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867842" w14:textId="1E22C507" w:rsidR="000B2E5A" w:rsidRPr="000B2E5A" w:rsidRDefault="000B2E5A" w:rsidP="00747B52">
      <w:pPr>
        <w:spacing w:line="360" w:lineRule="auto"/>
        <w:jc w:val="both"/>
        <w:rPr>
          <w:rFonts w:asciiTheme="minorHAnsi" w:hAnsiTheme="minorHAnsi" w:cstheme="minorHAnsi"/>
          <w:b/>
          <w:sz w:val="28"/>
          <w:szCs w:val="28"/>
          <w:lang w:val="en-CH"/>
        </w:rPr>
      </w:pPr>
      <w:r>
        <w:rPr>
          <w:rFonts w:asciiTheme="minorHAnsi" w:hAnsiTheme="minorHAnsi" w:cstheme="minorHAnsi"/>
          <w:b/>
          <w:sz w:val="28"/>
          <w:szCs w:val="28"/>
          <w:lang w:val="en-CH"/>
        </w:rPr>
        <w:t>Supplementary Material</w:t>
      </w:r>
    </w:p>
    <w:p w14:paraId="5676C5F1" w14:textId="77777777" w:rsidR="000B2E5A" w:rsidRDefault="000B2E5A" w:rsidP="00747B52">
      <w:pPr>
        <w:spacing w:line="360" w:lineRule="auto"/>
        <w:jc w:val="both"/>
        <w:rPr>
          <w:rFonts w:asciiTheme="minorHAnsi" w:hAnsiTheme="minorHAnsi" w:cstheme="minorHAnsi"/>
          <w:b/>
          <w:sz w:val="28"/>
          <w:szCs w:val="28"/>
          <w:lang w:val="en-US"/>
        </w:rPr>
      </w:pPr>
    </w:p>
    <w:p w14:paraId="266CC420" w14:textId="67FC55DC" w:rsidR="004F1E92" w:rsidRPr="000B2E5A" w:rsidRDefault="004F1E92" w:rsidP="00747B52">
      <w:pPr>
        <w:spacing w:line="360" w:lineRule="auto"/>
        <w:jc w:val="both"/>
        <w:rPr>
          <w:rFonts w:asciiTheme="minorHAnsi" w:hAnsiTheme="minorHAnsi" w:cstheme="minorHAnsi"/>
          <w:b/>
          <w:lang w:val="en-US"/>
        </w:rPr>
      </w:pPr>
      <w:r w:rsidRPr="000B2E5A">
        <w:rPr>
          <w:rFonts w:asciiTheme="minorHAnsi" w:hAnsiTheme="minorHAnsi" w:cstheme="minorHAnsi"/>
          <w:b/>
          <w:lang w:val="en-US"/>
        </w:rPr>
        <w:t>The ontogeny of exploratory object manipulation behavior in wild orangutans</w:t>
      </w:r>
    </w:p>
    <w:p w14:paraId="01796D80" w14:textId="3197C4FC" w:rsidR="00747B52" w:rsidRPr="000B2E5A" w:rsidRDefault="00747B52" w:rsidP="00747B52">
      <w:pPr>
        <w:spacing w:line="360" w:lineRule="auto"/>
        <w:jc w:val="both"/>
        <w:rPr>
          <w:rFonts w:asciiTheme="minorHAnsi" w:hAnsiTheme="minorHAnsi" w:cstheme="minorHAnsi"/>
          <w:sz w:val="22"/>
          <w:szCs w:val="22"/>
          <w:lang w:val="en-US"/>
        </w:rPr>
      </w:pPr>
      <w:r w:rsidRPr="000B2E5A">
        <w:rPr>
          <w:rFonts w:asciiTheme="minorHAnsi" w:hAnsiTheme="minorHAnsi" w:cstheme="minorHAnsi"/>
          <w:sz w:val="22"/>
          <w:szCs w:val="22"/>
          <w:lang w:val="en-US"/>
        </w:rPr>
        <w:t>Caroline Schuppli</w:t>
      </w:r>
      <w:r w:rsidRPr="000B2E5A">
        <w:rPr>
          <w:rFonts w:asciiTheme="minorHAnsi" w:hAnsiTheme="minorHAnsi" w:cstheme="minorHAnsi"/>
          <w:sz w:val="22"/>
          <w:szCs w:val="22"/>
          <w:vertAlign w:val="superscript"/>
          <w:lang w:val="en-GB"/>
        </w:rPr>
        <w:t>1</w:t>
      </w:r>
      <w:r w:rsidR="000C2AAB" w:rsidRPr="000B2E5A">
        <w:rPr>
          <w:rFonts w:asciiTheme="minorHAnsi" w:hAnsiTheme="minorHAnsi" w:cstheme="minorHAnsi"/>
          <w:sz w:val="22"/>
          <w:szCs w:val="22"/>
          <w:vertAlign w:val="superscript"/>
          <w:lang w:val="en-CH"/>
        </w:rPr>
        <w:t>,2</w:t>
      </w:r>
      <w:r w:rsidRPr="000B2E5A">
        <w:rPr>
          <w:rFonts w:asciiTheme="minorHAnsi" w:hAnsiTheme="minorHAnsi" w:cstheme="minorHAnsi"/>
          <w:sz w:val="22"/>
          <w:szCs w:val="22"/>
          <w:vertAlign w:val="subscript"/>
          <w:lang w:val="en-GB"/>
        </w:rPr>
        <w:t>*</w:t>
      </w:r>
      <w:r w:rsidRPr="000B2E5A">
        <w:rPr>
          <w:rFonts w:asciiTheme="minorHAnsi" w:hAnsiTheme="minorHAnsi" w:cstheme="minorHAnsi"/>
          <w:sz w:val="22"/>
          <w:szCs w:val="22"/>
          <w:lang w:val="en-US"/>
        </w:rPr>
        <w:t>, Ana</w:t>
      </w:r>
      <w:r w:rsidR="00A51FE1" w:rsidRPr="000B2E5A">
        <w:rPr>
          <w:rFonts w:asciiTheme="minorHAnsi" w:hAnsiTheme="minorHAnsi" w:cstheme="minorHAnsi"/>
          <w:sz w:val="22"/>
          <w:szCs w:val="22"/>
          <w:lang w:val="en-US"/>
        </w:rPr>
        <w:t>Ï</w:t>
      </w:r>
      <w:r w:rsidRPr="000B2E5A">
        <w:rPr>
          <w:rFonts w:asciiTheme="minorHAnsi" w:hAnsiTheme="minorHAnsi" w:cstheme="minorHAnsi"/>
          <w:sz w:val="22"/>
          <w:szCs w:val="22"/>
          <w:lang w:val="en-US"/>
        </w:rPr>
        <w:t xml:space="preserve">s </w:t>
      </w:r>
      <w:r w:rsidR="00907052" w:rsidRPr="000B2E5A">
        <w:rPr>
          <w:rFonts w:asciiTheme="minorHAnsi" w:hAnsiTheme="minorHAnsi" w:cstheme="minorHAnsi"/>
          <w:sz w:val="22"/>
          <w:szCs w:val="22"/>
          <w:lang w:val="en-CH"/>
        </w:rPr>
        <w:t>V</w:t>
      </w:r>
      <w:r w:rsidRPr="000B2E5A">
        <w:rPr>
          <w:rFonts w:asciiTheme="minorHAnsi" w:hAnsiTheme="minorHAnsi" w:cstheme="minorHAnsi"/>
          <w:sz w:val="22"/>
          <w:szCs w:val="22"/>
          <w:lang w:val="en-US"/>
        </w:rPr>
        <w:t>an Cauwenberghe</w:t>
      </w:r>
      <w:bookmarkStart w:id="0" w:name="_Hlk73036490"/>
      <w:r w:rsidR="000C2AAB" w:rsidRPr="000B2E5A">
        <w:rPr>
          <w:rFonts w:asciiTheme="minorHAnsi" w:hAnsiTheme="minorHAnsi" w:cstheme="minorHAnsi"/>
          <w:sz w:val="22"/>
          <w:szCs w:val="22"/>
          <w:vertAlign w:val="superscript"/>
          <w:lang w:val="en-CH"/>
        </w:rPr>
        <w:t>1,</w:t>
      </w:r>
      <w:bookmarkEnd w:id="0"/>
      <w:r w:rsidRPr="000B2E5A">
        <w:rPr>
          <w:rFonts w:asciiTheme="minorHAnsi" w:hAnsiTheme="minorHAnsi" w:cstheme="minorHAnsi"/>
          <w:sz w:val="22"/>
          <w:szCs w:val="22"/>
          <w:vertAlign w:val="superscript"/>
          <w:lang w:val="en-GB"/>
        </w:rPr>
        <w:t>2</w:t>
      </w:r>
      <w:r w:rsidRPr="000B2E5A">
        <w:rPr>
          <w:rFonts w:asciiTheme="minorHAnsi" w:hAnsiTheme="minorHAnsi" w:cstheme="minorHAnsi"/>
          <w:sz w:val="22"/>
          <w:szCs w:val="22"/>
          <w:lang w:val="en-US"/>
        </w:rPr>
        <w:t>, Tatang Mirta Setia</w:t>
      </w:r>
      <w:r w:rsidRPr="000B2E5A">
        <w:rPr>
          <w:rFonts w:asciiTheme="minorHAnsi" w:hAnsiTheme="minorHAnsi" w:cstheme="minorHAnsi"/>
          <w:sz w:val="22"/>
          <w:szCs w:val="22"/>
          <w:vertAlign w:val="superscript"/>
          <w:lang w:val="en-GB"/>
        </w:rPr>
        <w:t>3</w:t>
      </w:r>
      <w:r w:rsidRPr="000B2E5A">
        <w:rPr>
          <w:rFonts w:asciiTheme="minorHAnsi" w:hAnsiTheme="minorHAnsi" w:cstheme="minorHAnsi"/>
          <w:sz w:val="22"/>
          <w:szCs w:val="22"/>
          <w:lang w:val="en-US"/>
        </w:rPr>
        <w:t>, Daniel Haun</w:t>
      </w:r>
      <w:r w:rsidRPr="000B2E5A">
        <w:rPr>
          <w:rFonts w:asciiTheme="minorHAnsi" w:hAnsiTheme="minorHAnsi" w:cstheme="minorHAnsi"/>
          <w:sz w:val="22"/>
          <w:szCs w:val="22"/>
          <w:vertAlign w:val="superscript"/>
          <w:lang w:val="en-GB"/>
        </w:rPr>
        <w:t>4</w:t>
      </w:r>
    </w:p>
    <w:p w14:paraId="2A6A7296" w14:textId="77777777" w:rsidR="00747B52" w:rsidRPr="00B1723A" w:rsidRDefault="00747B52" w:rsidP="00747B52">
      <w:pPr>
        <w:pStyle w:val="Default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</w:p>
    <w:p w14:paraId="50BAA8FA" w14:textId="77777777" w:rsidR="00747B52" w:rsidRPr="00B1723A" w:rsidRDefault="00747B52" w:rsidP="00747B52">
      <w:pPr>
        <w:pStyle w:val="Default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B1723A">
        <w:rPr>
          <w:rFonts w:asciiTheme="minorHAnsi" w:hAnsiTheme="minorHAnsi" w:cstheme="minorHAnsi"/>
          <w:sz w:val="22"/>
          <w:szCs w:val="22"/>
          <w:lang w:val="en-US"/>
        </w:rPr>
        <w:t>*Corresponding author</w:t>
      </w:r>
    </w:p>
    <w:p w14:paraId="23F164EA" w14:textId="77777777" w:rsidR="00747B52" w:rsidRPr="00B1723A" w:rsidRDefault="00747B52" w:rsidP="00747B52">
      <w:pPr>
        <w:pStyle w:val="Default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</w:p>
    <w:p w14:paraId="7EB917F5" w14:textId="69D473B3" w:rsidR="00747B52" w:rsidRPr="00B1723A" w:rsidRDefault="00747B52" w:rsidP="00747B52">
      <w:pPr>
        <w:pStyle w:val="Default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1: </w:t>
      </w:r>
      <w:r w:rsidR="000C2AAB">
        <w:rPr>
          <w:rFonts w:asciiTheme="minorHAnsi" w:hAnsiTheme="minorHAnsi" w:cstheme="minorHAnsi"/>
          <w:sz w:val="22"/>
          <w:szCs w:val="22"/>
          <w:lang w:val="en-CH"/>
        </w:rPr>
        <w:t xml:space="preserve">Development and Evolution of Cognition Research Group, </w:t>
      </w:r>
      <w:r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Max Planck Institute for Animal Behavior, Bücklestrasse 5a, </w:t>
      </w:r>
      <w:r w:rsidRPr="00B1723A">
        <w:rPr>
          <w:rFonts w:asciiTheme="minorHAnsi" w:hAnsiTheme="minorHAnsi" w:cstheme="minorHAnsi"/>
          <w:color w:val="4D5156"/>
          <w:sz w:val="22"/>
          <w:szCs w:val="22"/>
          <w:shd w:val="clear" w:color="auto" w:fill="FFFFFF"/>
          <w:lang w:val="en-GB"/>
        </w:rPr>
        <w:t>78467</w:t>
      </w:r>
      <w:r w:rsidRPr="00B1723A">
        <w:rPr>
          <w:rFonts w:asciiTheme="minorHAnsi" w:hAnsiTheme="minorHAnsi" w:cstheme="minorHAnsi"/>
          <w:color w:val="4D5156"/>
          <w:sz w:val="22"/>
          <w:szCs w:val="22"/>
          <w:shd w:val="clear" w:color="auto" w:fill="FFFFFF"/>
          <w:lang w:val="en-US"/>
        </w:rPr>
        <w:t xml:space="preserve"> Konstanz, Germany</w:t>
      </w:r>
      <w:r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. Email: </w:t>
      </w:r>
      <w:hyperlink r:id="rId8" w:history="1">
        <w:r w:rsidRPr="00B1723A">
          <w:rPr>
            <w:rStyle w:val="Hyperlink"/>
            <w:rFonts w:asciiTheme="minorHAnsi" w:hAnsiTheme="minorHAnsi" w:cstheme="minorHAnsi"/>
            <w:sz w:val="22"/>
            <w:szCs w:val="22"/>
            <w:lang w:val="en-US"/>
          </w:rPr>
          <w:t>caroline.schuppli@aim.uzh.ch</w:t>
        </w:r>
      </w:hyperlink>
      <w:r w:rsidRPr="00B1723A">
        <w:rPr>
          <w:rFonts w:asciiTheme="minorHAnsi" w:hAnsiTheme="minorHAnsi" w:cstheme="minorHAnsi"/>
          <w:sz w:val="22"/>
          <w:szCs w:val="22"/>
          <w:lang w:val="en-US"/>
        </w:rPr>
        <w:t>.</w:t>
      </w:r>
    </w:p>
    <w:p w14:paraId="1DD8FFA0" w14:textId="77777777" w:rsidR="00747B52" w:rsidRPr="00B1723A" w:rsidRDefault="00747B52" w:rsidP="00747B52">
      <w:pPr>
        <w:pStyle w:val="Default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</w:p>
    <w:p w14:paraId="28D36D13" w14:textId="77777777" w:rsidR="00747B52" w:rsidRPr="00B1723A" w:rsidRDefault="00747B52" w:rsidP="00747B52">
      <w:pPr>
        <w:pStyle w:val="Default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2: Department of Anthropology, University of Zürich, Winterthurerstrasse 190, 8057 Zürich, Switzerland. Email: </w:t>
      </w:r>
      <w:hyperlink r:id="rId9" w:history="1">
        <w:r w:rsidRPr="00B1723A">
          <w:rPr>
            <w:rStyle w:val="Hyperlink"/>
            <w:rFonts w:asciiTheme="minorHAnsi" w:hAnsiTheme="minorHAnsi" w:cstheme="minorHAnsi"/>
            <w:sz w:val="22"/>
            <w:szCs w:val="22"/>
            <w:lang w:val="en-US"/>
          </w:rPr>
          <w:t>anaisvancauwenberghe@gmail.com</w:t>
        </w:r>
      </w:hyperlink>
      <w:r w:rsidRPr="00B1723A">
        <w:rPr>
          <w:rFonts w:asciiTheme="minorHAnsi" w:hAnsiTheme="minorHAnsi" w:cstheme="minorHAnsi"/>
          <w:sz w:val="22"/>
          <w:szCs w:val="22"/>
          <w:lang w:val="en-US"/>
        </w:rPr>
        <w:t>.</w:t>
      </w:r>
    </w:p>
    <w:p w14:paraId="520C4479" w14:textId="77777777" w:rsidR="00747B52" w:rsidRPr="00B1723A" w:rsidRDefault="00747B52" w:rsidP="00747B52">
      <w:pPr>
        <w:pStyle w:val="Default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</w:p>
    <w:p w14:paraId="3BABB63E" w14:textId="77777777" w:rsidR="00747B52" w:rsidRPr="00B1723A" w:rsidRDefault="00747B52" w:rsidP="00747B52">
      <w:pPr>
        <w:pStyle w:val="Default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3: Department of Biology, Graduate School and Faculty of Biology, Universitas Nasional, </w:t>
      </w:r>
      <w:r w:rsidRPr="00B1723A">
        <w:rPr>
          <w:rStyle w:val="xbe"/>
          <w:rFonts w:asciiTheme="minorHAnsi" w:hAnsiTheme="minorHAnsi" w:cstheme="minorHAnsi"/>
          <w:sz w:val="22"/>
          <w:szCs w:val="22"/>
          <w:lang w:val="en-US"/>
        </w:rPr>
        <w:t xml:space="preserve">Jl. Sawo Manila, RT.14/RW.3, Ps. Minggu, DKI </w:t>
      </w:r>
      <w:r w:rsidRPr="00B1723A">
        <w:rPr>
          <w:rStyle w:val="xbe"/>
          <w:rFonts w:asciiTheme="minorHAnsi" w:hAnsiTheme="minorHAnsi" w:cstheme="minorHAnsi"/>
          <w:noProof/>
          <w:sz w:val="22"/>
          <w:szCs w:val="22"/>
          <w:lang w:val="en-US"/>
        </w:rPr>
        <w:t>Jakarta,</w:t>
      </w:r>
      <w:r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 Indonesia. Email: </w:t>
      </w:r>
      <w:hyperlink r:id="rId10" w:history="1">
        <w:r w:rsidRPr="00B1723A">
          <w:rPr>
            <w:rStyle w:val="Hyperlink"/>
            <w:rFonts w:asciiTheme="minorHAnsi" w:hAnsiTheme="minorHAnsi" w:cstheme="minorHAnsi"/>
            <w:sz w:val="22"/>
            <w:szCs w:val="22"/>
            <w:lang w:val="en-US"/>
          </w:rPr>
          <w:t>tatangmitra52@gmail.com</w:t>
        </w:r>
      </w:hyperlink>
      <w:r w:rsidRPr="00B1723A">
        <w:rPr>
          <w:rFonts w:asciiTheme="minorHAnsi" w:hAnsiTheme="minorHAnsi" w:cstheme="minorHAnsi"/>
          <w:sz w:val="22"/>
          <w:szCs w:val="22"/>
          <w:lang w:val="en-US"/>
        </w:rPr>
        <w:t>.</w:t>
      </w:r>
    </w:p>
    <w:p w14:paraId="457B2BA9" w14:textId="77777777" w:rsidR="00747B52" w:rsidRPr="00B1723A" w:rsidRDefault="00747B52" w:rsidP="00747B52">
      <w:pPr>
        <w:pStyle w:val="Default"/>
        <w:spacing w:line="360" w:lineRule="auto"/>
        <w:rPr>
          <w:rFonts w:asciiTheme="minorHAnsi" w:hAnsiTheme="minorHAnsi" w:cstheme="minorHAnsi"/>
          <w:b/>
          <w:sz w:val="22"/>
          <w:szCs w:val="22"/>
          <w:lang w:val="en-US"/>
        </w:rPr>
      </w:pPr>
    </w:p>
    <w:p w14:paraId="2146C2A5" w14:textId="77777777" w:rsidR="00747B52" w:rsidRPr="00B1723A" w:rsidRDefault="00747B52" w:rsidP="00747B52">
      <w:pPr>
        <w:pStyle w:val="Default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4: Max Planck Institute for Evolutionary Anthropology, </w:t>
      </w:r>
      <w:r w:rsidRPr="00B1723A">
        <w:rPr>
          <w:rStyle w:val="lrzxr"/>
          <w:rFonts w:asciiTheme="minorHAnsi" w:hAnsiTheme="minorHAnsi" w:cstheme="minorHAnsi"/>
          <w:sz w:val="22"/>
          <w:szCs w:val="22"/>
          <w:lang w:val="en-US"/>
        </w:rPr>
        <w:t>Deutscher Platz 6, 04103 Leipzig,</w:t>
      </w:r>
      <w:r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 Germany.  Email: </w:t>
      </w:r>
      <w:hyperlink r:id="rId11" w:history="1">
        <w:r w:rsidRPr="00B1723A">
          <w:rPr>
            <w:rStyle w:val="Hyperlink"/>
            <w:rFonts w:asciiTheme="minorHAnsi" w:hAnsiTheme="minorHAnsi" w:cstheme="minorHAnsi"/>
            <w:sz w:val="22"/>
            <w:szCs w:val="22"/>
            <w:lang w:val="en-US"/>
          </w:rPr>
          <w:t>haun@eva.mpg.de</w:t>
        </w:r>
      </w:hyperlink>
      <w:r w:rsidRPr="00B1723A">
        <w:rPr>
          <w:rFonts w:asciiTheme="minorHAnsi" w:hAnsiTheme="minorHAnsi" w:cstheme="minorHAnsi"/>
          <w:sz w:val="22"/>
          <w:szCs w:val="22"/>
          <w:lang w:val="en-US"/>
        </w:rPr>
        <w:t>.</w:t>
      </w:r>
    </w:p>
    <w:p w14:paraId="32A5FC06" w14:textId="77777777" w:rsidR="00747B52" w:rsidRPr="00B1723A" w:rsidRDefault="00747B52" w:rsidP="00747B52">
      <w:pPr>
        <w:pStyle w:val="Default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</w:p>
    <w:p w14:paraId="7A05027F" w14:textId="1B9BE56D" w:rsidR="0078480B" w:rsidRDefault="0078480B" w:rsidP="00747B52">
      <w:pPr>
        <w:pStyle w:val="Default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</w:p>
    <w:p w14:paraId="46BD3A73" w14:textId="77777777" w:rsidR="000C2AAB" w:rsidRPr="00B1723A" w:rsidRDefault="000C2AAB" w:rsidP="00747B52">
      <w:pPr>
        <w:pStyle w:val="Default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</w:p>
    <w:p w14:paraId="4B69FED1" w14:textId="77777777" w:rsidR="00747B52" w:rsidRPr="00B1723A" w:rsidRDefault="00747B52" w:rsidP="00747B52">
      <w:pPr>
        <w:pStyle w:val="ListParagraph"/>
        <w:spacing w:line="360" w:lineRule="auto"/>
        <w:jc w:val="both"/>
        <w:rPr>
          <w:lang w:val="en-US"/>
        </w:rPr>
      </w:pPr>
    </w:p>
    <w:p w14:paraId="7FDA9A9C" w14:textId="77777777" w:rsidR="00A70176" w:rsidRPr="00B1723A" w:rsidRDefault="00A70176" w:rsidP="00A227D2">
      <w:pPr>
        <w:spacing w:line="480" w:lineRule="auto"/>
        <w:rPr>
          <w:rFonts w:asciiTheme="minorHAnsi" w:hAnsiTheme="minorHAnsi" w:cstheme="minorHAnsi"/>
          <w:b/>
          <w:bCs/>
          <w:lang w:val="en-US"/>
        </w:rPr>
        <w:sectPr w:rsidR="00A70176" w:rsidRPr="00B1723A" w:rsidSect="00A227D2">
          <w:footerReference w:type="default" r:id="rId12"/>
          <w:type w:val="continuous"/>
          <w:pgSz w:w="11906" w:h="16838"/>
          <w:pgMar w:top="1418" w:right="1418" w:bottom="1134" w:left="1418" w:header="709" w:footer="709" w:gutter="0"/>
          <w:lnNumType w:countBy="1" w:restart="continuous"/>
          <w:cols w:space="708"/>
          <w:docGrid w:linePitch="360"/>
        </w:sectPr>
      </w:pPr>
    </w:p>
    <w:p w14:paraId="61EFBB62" w14:textId="661FB4BA" w:rsidR="003426A7" w:rsidRPr="00B1723A" w:rsidRDefault="003E0246" w:rsidP="00A227D2">
      <w:pPr>
        <w:spacing w:line="480" w:lineRule="auto"/>
        <w:rPr>
          <w:rFonts w:asciiTheme="minorHAnsi" w:hAnsiTheme="minorHAnsi" w:cstheme="minorHAnsi"/>
          <w:lang w:val="en-CH"/>
        </w:rPr>
      </w:pPr>
      <w:r w:rsidRPr="00B1723A">
        <w:rPr>
          <w:rFonts w:asciiTheme="minorHAnsi" w:hAnsiTheme="minorHAnsi" w:cstheme="minorHAnsi"/>
          <w:b/>
          <w:bCs/>
          <w:lang w:val="en-US"/>
        </w:rPr>
        <w:lastRenderedPageBreak/>
        <w:t>T</w:t>
      </w:r>
      <w:r w:rsidR="00D659DC" w:rsidRPr="00B1723A">
        <w:rPr>
          <w:rFonts w:asciiTheme="minorHAnsi" w:hAnsiTheme="minorHAnsi" w:cstheme="minorHAnsi"/>
          <w:b/>
          <w:bCs/>
          <w:lang w:val="en-US"/>
        </w:rPr>
        <w:t xml:space="preserve">able S1. Explorative </w:t>
      </w:r>
      <w:r w:rsidR="00EB7D73" w:rsidRPr="00B1723A">
        <w:rPr>
          <w:rFonts w:asciiTheme="minorHAnsi" w:hAnsiTheme="minorHAnsi" w:cstheme="minorHAnsi"/>
          <w:b/>
          <w:bCs/>
          <w:lang w:val="en-CH"/>
        </w:rPr>
        <w:t>manipulations</w:t>
      </w:r>
      <w:r w:rsidR="00D659DC" w:rsidRPr="00B1723A">
        <w:rPr>
          <w:rFonts w:asciiTheme="minorHAnsi" w:hAnsiTheme="minorHAnsi" w:cstheme="minorHAnsi"/>
          <w:b/>
          <w:bCs/>
          <w:lang w:val="en-US"/>
        </w:rPr>
        <w:t>.</w:t>
      </w:r>
      <w:r w:rsidR="00D659DC" w:rsidRPr="00B1723A">
        <w:rPr>
          <w:rFonts w:asciiTheme="minorHAnsi" w:hAnsiTheme="minorHAnsi" w:cstheme="minorHAnsi"/>
          <w:lang w:val="en-US"/>
        </w:rPr>
        <w:t xml:space="preserve"> List of all explorative </w:t>
      </w:r>
      <w:r w:rsidR="00EB7D73" w:rsidRPr="00B1723A">
        <w:rPr>
          <w:rFonts w:asciiTheme="minorHAnsi" w:hAnsiTheme="minorHAnsi" w:cstheme="minorHAnsi"/>
          <w:lang w:val="en-CH"/>
        </w:rPr>
        <w:t>manipulation</w:t>
      </w:r>
      <w:r w:rsidR="00D659DC" w:rsidRPr="00B1723A">
        <w:rPr>
          <w:rFonts w:asciiTheme="minorHAnsi" w:hAnsiTheme="minorHAnsi" w:cstheme="minorHAnsi"/>
          <w:lang w:val="en-US"/>
        </w:rPr>
        <w:t>s observed in this study</w:t>
      </w:r>
      <w:r w:rsidR="000021C7" w:rsidRPr="00B1723A">
        <w:rPr>
          <w:rFonts w:asciiTheme="minorHAnsi" w:hAnsiTheme="minorHAnsi" w:cstheme="minorHAnsi"/>
          <w:lang w:val="en-US"/>
        </w:rPr>
        <w:t>, their definition</w:t>
      </w:r>
      <w:r w:rsidR="00470CC1" w:rsidRPr="00B1723A">
        <w:rPr>
          <w:rFonts w:asciiTheme="minorHAnsi" w:hAnsiTheme="minorHAnsi" w:cstheme="minorHAnsi"/>
          <w:lang w:val="en-CH"/>
        </w:rPr>
        <w:t xml:space="preserve">, </w:t>
      </w:r>
      <w:r w:rsidR="008A11BD" w:rsidRPr="00B1723A">
        <w:rPr>
          <w:rFonts w:asciiTheme="minorHAnsi" w:hAnsiTheme="minorHAnsi" w:cstheme="minorHAnsi"/>
          <w:lang w:val="en-US"/>
        </w:rPr>
        <w:t xml:space="preserve">the youngest </w:t>
      </w:r>
      <w:r w:rsidR="00054351" w:rsidRPr="00B1723A">
        <w:rPr>
          <w:rFonts w:asciiTheme="minorHAnsi" w:hAnsiTheme="minorHAnsi" w:cstheme="minorHAnsi"/>
          <w:lang w:val="en-CH"/>
        </w:rPr>
        <w:t>recorded</w:t>
      </w:r>
      <w:r w:rsidR="001F220C" w:rsidRPr="00B1723A">
        <w:rPr>
          <w:rFonts w:asciiTheme="minorHAnsi" w:hAnsiTheme="minorHAnsi" w:cstheme="minorHAnsi"/>
          <w:lang w:val="en-CH"/>
        </w:rPr>
        <w:t xml:space="preserve"> </w:t>
      </w:r>
      <w:r w:rsidR="000021C7" w:rsidRPr="00B1723A">
        <w:rPr>
          <w:rFonts w:asciiTheme="minorHAnsi" w:hAnsiTheme="minorHAnsi" w:cstheme="minorHAnsi"/>
          <w:lang w:val="en-US"/>
        </w:rPr>
        <w:t>age at first occurrence (in years)</w:t>
      </w:r>
      <w:r w:rsidR="00470CC1" w:rsidRPr="00B1723A">
        <w:rPr>
          <w:rFonts w:asciiTheme="minorHAnsi" w:hAnsiTheme="minorHAnsi" w:cstheme="minorHAnsi"/>
          <w:lang w:val="en-CH"/>
        </w:rPr>
        <w:t>, their total counted occurrence as well as their occurrence in percent (across all exploratory object manipulations in this study)</w:t>
      </w:r>
      <w:r w:rsidR="000021C7" w:rsidRPr="00B1723A">
        <w:rPr>
          <w:rFonts w:asciiTheme="minorHAnsi" w:hAnsiTheme="minorHAnsi" w:cstheme="minorHAnsi"/>
          <w:lang w:val="en-US"/>
        </w:rPr>
        <w:t xml:space="preserve">. </w:t>
      </w:r>
      <w:r w:rsidR="00470CC1" w:rsidRPr="00B1723A">
        <w:rPr>
          <w:rFonts w:asciiTheme="minorHAnsi" w:hAnsiTheme="minorHAnsi" w:cstheme="minorHAnsi"/>
          <w:lang w:val="en-CH"/>
        </w:rPr>
        <w:t>B</w:t>
      </w:r>
      <w:r w:rsidR="00D27399" w:rsidRPr="00B1723A">
        <w:rPr>
          <w:rFonts w:asciiTheme="minorHAnsi" w:hAnsiTheme="minorHAnsi" w:cstheme="minorHAnsi"/>
          <w:lang w:val="en-CH"/>
        </w:rPr>
        <w:t xml:space="preserve">ased on </w:t>
      </w:r>
      <w:r w:rsidR="00A369CF" w:rsidRPr="00B1723A">
        <w:rPr>
          <w:rFonts w:asciiTheme="minorHAnsi" w:hAnsiTheme="minorHAnsi" w:cstheme="minorHAnsi"/>
          <w:lang w:val="en-CH"/>
        </w:rPr>
        <w:fldChar w:fldCharType="begin">
          <w:fldData xml:space="preserve">PEVuZE5vdGU+PENpdGU+PEF1dGhvcj5CeXJuZTwvQXV0aG9yPjxZZWFyPjIwMDE8L1llYXI+PFJl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</w:fldData>
        </w:fldChar>
      </w:r>
      <w:r w:rsidR="00D06FE3">
        <w:rPr>
          <w:rFonts w:asciiTheme="minorHAnsi" w:hAnsiTheme="minorHAnsi" w:cstheme="minorHAnsi"/>
          <w:lang w:val="en-CH"/>
        </w:rPr>
        <w:instrText xml:space="preserve"> ADDIN EN.CITE </w:instrText>
      </w:r>
      <w:r w:rsidR="00D06FE3">
        <w:rPr>
          <w:rFonts w:asciiTheme="minorHAnsi" w:hAnsiTheme="minorHAnsi" w:cstheme="minorHAnsi"/>
          <w:lang w:val="en-CH"/>
        </w:rPr>
        <w:fldChar w:fldCharType="begin">
          <w:fldData xml:space="preserve">PEVuZE5vdGU+PENpdGU+PEF1dGhvcj5CeXJuZTwvQXV0aG9yPjxZZWFyPjIwMDE8L1llYXI+PFJl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</w:fldData>
        </w:fldChar>
      </w:r>
      <w:r w:rsidR="00D06FE3">
        <w:rPr>
          <w:rFonts w:asciiTheme="minorHAnsi" w:hAnsiTheme="minorHAnsi" w:cstheme="minorHAnsi"/>
          <w:lang w:val="en-CH"/>
        </w:rPr>
        <w:instrText xml:space="preserve"> ADDIN EN.CITE.DATA </w:instrText>
      </w:r>
      <w:r w:rsidR="00D06FE3">
        <w:rPr>
          <w:rFonts w:asciiTheme="minorHAnsi" w:hAnsiTheme="minorHAnsi" w:cstheme="minorHAnsi"/>
          <w:lang w:val="en-CH"/>
        </w:rPr>
      </w:r>
      <w:r w:rsidR="00D06FE3">
        <w:rPr>
          <w:rFonts w:asciiTheme="minorHAnsi" w:hAnsiTheme="minorHAnsi" w:cstheme="minorHAnsi"/>
          <w:lang w:val="en-CH"/>
        </w:rPr>
        <w:fldChar w:fldCharType="end"/>
      </w:r>
      <w:r w:rsidR="00A369CF" w:rsidRPr="00B1723A">
        <w:rPr>
          <w:rFonts w:asciiTheme="minorHAnsi" w:hAnsiTheme="minorHAnsi" w:cstheme="minorHAnsi"/>
          <w:lang w:val="en-CH"/>
        </w:rPr>
      </w:r>
      <w:r w:rsidR="00A369CF" w:rsidRPr="00B1723A">
        <w:rPr>
          <w:rFonts w:asciiTheme="minorHAnsi" w:hAnsiTheme="minorHAnsi" w:cstheme="minorHAnsi"/>
          <w:lang w:val="en-CH"/>
        </w:rPr>
        <w:fldChar w:fldCharType="separate"/>
      </w:r>
      <w:r w:rsidR="00D06FE3">
        <w:rPr>
          <w:rFonts w:asciiTheme="minorHAnsi" w:hAnsiTheme="minorHAnsi" w:cstheme="minorHAnsi"/>
          <w:noProof/>
          <w:lang w:val="en-CH"/>
        </w:rPr>
        <w:t>(Byrne et al., 2001; De Resende et al., 2008; Inoue-Nakamura &amp; Matsuzawa, 1997; Torigoe, 1985)</w:t>
      </w:r>
      <w:r w:rsidR="00A369CF" w:rsidRPr="00B1723A">
        <w:rPr>
          <w:rFonts w:asciiTheme="minorHAnsi" w:hAnsiTheme="minorHAnsi" w:cstheme="minorHAnsi"/>
          <w:lang w:val="en-CH"/>
        </w:rPr>
        <w:fldChar w:fldCharType="end"/>
      </w:r>
    </w:p>
    <w:tbl>
      <w:tblPr>
        <w:tblW w:w="1512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71"/>
        <w:gridCol w:w="8560"/>
        <w:gridCol w:w="1558"/>
        <w:gridCol w:w="1071"/>
        <w:gridCol w:w="1160"/>
      </w:tblGrid>
      <w:tr w:rsidR="00041351" w:rsidRPr="00041351" w14:paraId="550CF830" w14:textId="77777777" w:rsidTr="00041351">
        <w:trPr>
          <w:trHeight w:val="643"/>
        </w:trPr>
        <w:tc>
          <w:tcPr>
            <w:tcW w:w="278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14:paraId="381BF8A9" w14:textId="250A62C1" w:rsidR="00041351" w:rsidRPr="00041351" w:rsidRDefault="00EB7D73" w:rsidP="00041351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val="en-CH" w:eastAsia="de-CH"/>
              </w:rPr>
            </w:pPr>
            <w:r w:rsidRPr="00B1723A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val="en-CH" w:eastAsia="de-CH"/>
              </w:rPr>
              <w:t>Manipulation</w:t>
            </w:r>
          </w:p>
        </w:tc>
        <w:tc>
          <w:tcPr>
            <w:tcW w:w="860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14:paraId="241F3BCB" w14:textId="77777777" w:rsidR="00041351" w:rsidRPr="00041351" w:rsidRDefault="00041351" w:rsidP="00041351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val="en-US" w:eastAsia="de-CH"/>
              </w:rPr>
              <w:t>Definition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14:paraId="5D45B0C3" w14:textId="77777777" w:rsidR="00041351" w:rsidRPr="00041351" w:rsidRDefault="00041351" w:rsidP="00041351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val="en-US" w:eastAsia="de-CH"/>
              </w:rPr>
              <w:t>Age at first occurrence (y)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14:paraId="559B16C2" w14:textId="77777777" w:rsidR="00041351" w:rsidRPr="00041351" w:rsidRDefault="00041351" w:rsidP="00041351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eastAsia="de-CH"/>
              </w:rPr>
              <w:t>Total occurence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14:paraId="39C4FC39" w14:textId="77777777" w:rsidR="00041351" w:rsidRPr="00041351" w:rsidRDefault="00041351" w:rsidP="00041351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eastAsia="de-CH"/>
              </w:rPr>
              <w:t>Occurence percent</w:t>
            </w:r>
          </w:p>
        </w:tc>
      </w:tr>
      <w:tr w:rsidR="00041351" w:rsidRPr="00041351" w14:paraId="13D525E1" w14:textId="77777777" w:rsidTr="00041351">
        <w:trPr>
          <w:trHeight w:val="300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9A2F5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Bend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16F7A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Shaping an object into a curve or angl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27431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045B48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2A88F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7</w:t>
            </w:r>
          </w:p>
        </w:tc>
      </w:tr>
      <w:tr w:rsidR="00041351" w:rsidRPr="00041351" w14:paraId="08569294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1ADA6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Bit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39FEC1" w14:textId="40F7645B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bookmarkStart w:id="1" w:name="_Hlk72482961"/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Cutting an object with teeth</w:t>
            </w:r>
            <w:bookmarkEnd w:id="1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EF21D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5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7F1BB8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00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FB4DB8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3.64</w:t>
            </w:r>
          </w:p>
        </w:tc>
      </w:tr>
      <w:tr w:rsidR="00041351" w:rsidRPr="00041351" w14:paraId="14B9E61F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41E4A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Breaking apart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ED869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Separate an object into two pieces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50A05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8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2371B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9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CE19A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.33</w:t>
            </w:r>
          </w:p>
        </w:tc>
      </w:tr>
      <w:tr w:rsidR="00041351" w:rsidRPr="00041351" w14:paraId="5681F27F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BDE25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Carrying around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A019F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Transporting an object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10D8B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56E95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1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42173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.80</w:t>
            </w:r>
          </w:p>
        </w:tc>
      </w:tr>
      <w:tr w:rsidR="00041351" w:rsidRPr="00041351" w14:paraId="0CFAE5F4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40D79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Chew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9B937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bookmarkStart w:id="2" w:name="RANGE!B6"/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Repeatedly biting on an object that is inside the mouth</w:t>
            </w:r>
            <w:bookmarkEnd w:id="2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74633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5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0F16E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7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EED1F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.83</w:t>
            </w:r>
          </w:p>
        </w:tc>
      </w:tr>
      <w:tr w:rsidR="00041351" w:rsidRPr="00041351" w14:paraId="4F3738A9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546B9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Digg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B0C1FF" w14:textId="77777777" w:rsidR="00041351" w:rsidRPr="00041351" w:rsidRDefault="00041351" w:rsidP="00041351">
            <w:pPr>
              <w:rPr>
                <w:rFonts w:ascii="Calibri" w:hAnsi="Calibri" w:cs="Calibri"/>
                <w:color w:val="202124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202124"/>
                <w:sz w:val="22"/>
                <w:szCs w:val="22"/>
                <w:lang w:val="en-CH" w:eastAsia="de-CH"/>
              </w:rPr>
              <w:t>Moving hand or other body parts inside a substrate or object while breaking it up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F1F5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312B6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3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95C265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.11</w:t>
            </w:r>
          </w:p>
        </w:tc>
      </w:tr>
      <w:tr w:rsidR="00041351" w:rsidRPr="00041351" w14:paraId="2A000365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85849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Dropp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3B41A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Make an object fall by letting go of it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51BBF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5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FA4E3F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7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C9A65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.14</w:t>
            </w:r>
          </w:p>
        </w:tc>
      </w:tr>
      <w:tr w:rsidR="00041351" w:rsidRPr="00041351" w14:paraId="4F44AD2B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8F09B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Gnaw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748B0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Repeatedly biting on an object that is not inside the mouth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061AF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A45D2B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2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3B0C36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.97</w:t>
            </w:r>
          </w:p>
        </w:tc>
      </w:tr>
      <w:tr w:rsidR="00041351" w:rsidRPr="00041351" w14:paraId="7191E171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B41C4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Hitt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AE42A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Forcefully striking a body part against object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3F357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F1FBC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D55D9D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06</w:t>
            </w:r>
          </w:p>
        </w:tc>
      </w:tr>
      <w:tr w:rsidR="00041351" w:rsidRPr="00041351" w14:paraId="01A69AD4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82A6F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Kiss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4AF47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Touching object with lips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16AA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2.8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EB6227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555B9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7</w:t>
            </w:r>
          </w:p>
        </w:tc>
      </w:tr>
      <w:tr w:rsidR="00041351" w:rsidRPr="00041351" w14:paraId="1755BDA7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8E5FA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Lick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F7683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Passing tongue over object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65414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9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885DE9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2BA121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89</w:t>
            </w:r>
          </w:p>
        </w:tc>
      </w:tr>
      <w:tr w:rsidR="00041351" w:rsidRPr="00041351" w14:paraId="26813040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595E5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 hand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855C6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Passing tongue over hand after touching an object with the same ha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363CE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5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CC065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61C4B4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0</w:t>
            </w:r>
          </w:p>
        </w:tc>
      </w:tr>
      <w:tr w:rsidR="00041351" w:rsidRPr="00041351" w14:paraId="79E54264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24BCF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Nibbl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727F5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Gently repeatedly biting into an object while removing small pieces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8CE3A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9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05975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58AD39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6</w:t>
            </w:r>
          </w:p>
        </w:tc>
      </w:tr>
      <w:tr w:rsidR="00041351" w:rsidRPr="00041351" w14:paraId="49322D53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30E90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Pett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69286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Gently stroking over an object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40F14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D75318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3F9976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87</w:t>
            </w:r>
          </w:p>
        </w:tc>
      </w:tr>
      <w:tr w:rsidR="00041351" w:rsidRPr="00041351" w14:paraId="2A470562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019A0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Picking at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7DCB7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Repeatedly pulling at a small object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F3696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20423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999DC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37</w:t>
            </w:r>
          </w:p>
        </w:tc>
      </w:tr>
      <w:tr w:rsidR="00041351" w:rsidRPr="00041351" w14:paraId="46758743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A64085" w14:textId="77777777" w:rsidR="00041351" w:rsidRPr="00F04238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</w:pPr>
            <w:r w:rsidRPr="00F04238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Pok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05DF78" w14:textId="3F5F70AA" w:rsidR="00041351" w:rsidRPr="00F04238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</w:pPr>
            <w:r w:rsidRPr="00F04238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Jab</w:t>
            </w:r>
            <w:r w:rsidR="00F04238" w:rsidRPr="00F04238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bing</w:t>
            </w:r>
            <w:r w:rsidRPr="00F04238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 xml:space="preserve"> finger into object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5ADE6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13ED1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5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7C527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.91</w:t>
            </w:r>
          </w:p>
        </w:tc>
      </w:tr>
      <w:tr w:rsidR="00041351" w:rsidRPr="00041351" w14:paraId="243627FA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D2E6D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Pull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EF77B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Excreting force on object to cause movement towards actor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D1642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5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AFB10F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9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C7B34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.66</w:t>
            </w:r>
          </w:p>
        </w:tc>
      </w:tr>
      <w:tr w:rsidR="00041351" w:rsidRPr="00041351" w14:paraId="4DAEECC8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A8729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 through mouth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4103B6" w14:textId="4B71F729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 xml:space="preserve">Putting mouth around an object and then pulling the object through the mouth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385CC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8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F4CC55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3C770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1</w:t>
            </w:r>
          </w:p>
        </w:tc>
      </w:tr>
      <w:tr w:rsidR="00041351" w:rsidRPr="00041351" w14:paraId="4276414B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BE992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Push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059D7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Excreting force on object to cause movement away from actor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75EE1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1.3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3AB8D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D333C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6</w:t>
            </w:r>
          </w:p>
        </w:tc>
      </w:tr>
      <w:tr w:rsidR="00041351" w:rsidRPr="00041351" w14:paraId="3D57FC35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B3B89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tting on head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BCF9E9" w14:textId="3ED0576F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 xml:space="preserve">Placing an object onto </w:t>
            </w:r>
            <w:r w:rsidR="00F04238">
              <w:rPr>
                <w:rFonts w:ascii="Calibri" w:hAnsi="Calibri" w:cs="Calibri"/>
                <w:color w:val="000000"/>
                <w:sz w:val="22"/>
                <w:szCs w:val="22"/>
                <w:lang w:val="en-CH" w:eastAsia="de-CH"/>
              </w:rPr>
              <w:t>oned</w:t>
            </w: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 xml:space="preserve"> own hea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CC019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.6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B65BC3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F1BFC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20C5B79" w14:textId="77777777" w:rsidTr="00041351">
        <w:trPr>
          <w:trHeight w:val="583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7343D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CH" w:eastAsia="de-CH"/>
              </w:rPr>
              <w:t xml:space="preserve">Reaching into 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FE46A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Sticking body part (hand, arm, foot, head) into a substrate or object (e.g., tree hole or big piece of dead wood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E858E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1.5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A70AD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5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F57455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.74</w:t>
            </w:r>
          </w:p>
        </w:tc>
      </w:tr>
      <w:tr w:rsidR="00041351" w:rsidRPr="00041351" w14:paraId="11489BC3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1DF94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lastRenderedPageBreak/>
              <w:t>Ripping off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F0640B" w14:textId="77777777" w:rsidR="00041351" w:rsidRPr="00041351" w:rsidRDefault="00041351" w:rsidP="00041351">
            <w:pPr>
              <w:rPr>
                <w:rFonts w:ascii="Calibri" w:hAnsi="Calibri" w:cs="Calibri"/>
                <w:color w:val="202124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202124"/>
                <w:sz w:val="22"/>
                <w:szCs w:val="22"/>
                <w:lang w:val="en-US" w:eastAsia="de-CH"/>
              </w:rPr>
              <w:t>Tearing or pulling object off of a substrate or other object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3AD8A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5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95822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EAE56E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7</w:t>
            </w:r>
          </w:p>
        </w:tc>
      </w:tr>
      <w:tr w:rsidR="00041351" w:rsidRPr="00041351" w14:paraId="23B66AE5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8C320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Rubb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67F42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 xml:space="preserve">Moving hands (or feet) over object while applying pressure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DA20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4.3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B0DD30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C66181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4</w:t>
            </w:r>
          </w:p>
        </w:tc>
      </w:tr>
      <w:tr w:rsidR="00041351" w:rsidRPr="00041351" w14:paraId="7AA39803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2F8C8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Scraping off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2E55B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 xml:space="preserve">Removing small parts of the object by tearing them off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9ACB9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2.2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81E4C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8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31AC1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.69</w:t>
            </w:r>
          </w:p>
        </w:tc>
      </w:tr>
      <w:tr w:rsidR="00041351" w:rsidRPr="00041351" w14:paraId="7742B962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0BAAF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Scratch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ABAE8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Moving fingernails over object while applying pressur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52A22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23350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B5B08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32</w:t>
            </w:r>
          </w:p>
        </w:tc>
      </w:tr>
      <w:tr w:rsidR="00041351" w:rsidRPr="00041351" w14:paraId="3019018E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CECC3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hak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7DAF00" w14:textId="77777777" w:rsidR="00041351" w:rsidRPr="00041351" w:rsidRDefault="00041351" w:rsidP="00041351">
            <w:pPr>
              <w:rPr>
                <w:rFonts w:ascii="Calibri" w:hAnsi="Calibri" w:cs="Calibri"/>
                <w:color w:val="202124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202124"/>
                <w:sz w:val="22"/>
                <w:szCs w:val="22"/>
                <w:lang w:val="en-GB" w:eastAsia="de-CH"/>
              </w:rPr>
              <w:t>Rapidly moving a detached object up and down or from side to sid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AF7C5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8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8424B2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24A1BC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5</w:t>
            </w:r>
          </w:p>
        </w:tc>
      </w:tr>
      <w:tr w:rsidR="00041351" w:rsidRPr="00041351" w14:paraId="36E41772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5D710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Slapp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C5646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Gently hitting an object with the palm of the ha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A3F0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2.2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40C79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E35896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6F108FE8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6435A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Smash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6AF4D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 xml:space="preserve">Hitting an object against a surface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4016F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2.8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BE4F1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1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EDBA4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.80</w:t>
            </w:r>
          </w:p>
        </w:tc>
      </w:tr>
      <w:tr w:rsidR="00041351" w:rsidRPr="00041351" w14:paraId="7048E63B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6DAE1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Smell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BD920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Sniffing at an object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9834A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285B7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F49763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6</w:t>
            </w:r>
          </w:p>
        </w:tc>
      </w:tr>
      <w:tr w:rsidR="00041351" w:rsidRPr="00041351" w14:paraId="46F2A3E7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B565F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niffing Hand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146F7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Sniffing at hand after touching an object with the same han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04384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9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F03A7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008B7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7</w:t>
            </w:r>
          </w:p>
        </w:tc>
      </w:tr>
      <w:tr w:rsidR="00041351" w:rsidRPr="00041351" w14:paraId="460BBB5B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86A8B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Spitting out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025BA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Forcefully ejecting object from mouth, making it fly away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81F45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1.5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87D17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7BF24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4</w:t>
            </w:r>
          </w:p>
        </w:tc>
      </w:tr>
      <w:tr w:rsidR="00041351" w:rsidRPr="00041351" w14:paraId="101E4649" w14:textId="77777777" w:rsidTr="00041351">
        <w:trPr>
          <w:trHeight w:val="225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1F793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Stripping off; Peel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7AD13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Removing covering from an object (e.g., bark from a twig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B8B30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2.8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B7CB2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4FAAF2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3</w:t>
            </w:r>
          </w:p>
        </w:tc>
      </w:tr>
      <w:tr w:rsidR="00041351" w:rsidRPr="00041351" w14:paraId="7BE28836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7B0D3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Suck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B63D96" w14:textId="72160B15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 xml:space="preserve">Drawing at </w:t>
            </w:r>
            <w:r w:rsidR="00F04238">
              <w:rPr>
                <w:rFonts w:ascii="Calibri" w:hAnsi="Calibri" w:cs="Calibri"/>
                <w:color w:val="000000"/>
                <w:sz w:val="22"/>
                <w:szCs w:val="22"/>
                <w:lang w:val="en-CH" w:eastAsia="de-CH"/>
              </w:rPr>
              <w:t xml:space="preserve">an </w:t>
            </w: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object with mouth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65783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5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8C2805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8C2953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94</w:t>
            </w:r>
          </w:p>
        </w:tc>
      </w:tr>
      <w:tr w:rsidR="00041351" w:rsidRPr="00041351" w14:paraId="10DBE012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9072C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wing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90438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Moving a suspended object back and forth or from side to sid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7BD9A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B59B15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F4152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6</w:t>
            </w:r>
          </w:p>
        </w:tc>
      </w:tr>
      <w:tr w:rsidR="00041351" w:rsidRPr="00041351" w14:paraId="067B5682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2FCBC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Taking apart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A9AF2A" w14:textId="6274ADFE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 xml:space="preserve">Deconstructing composite objects (e.g., </w:t>
            </w:r>
            <w:r w:rsidR="00F04238">
              <w:rPr>
                <w:rFonts w:ascii="Calibri" w:hAnsi="Calibri" w:cs="Calibri"/>
                <w:color w:val="000000"/>
                <w:sz w:val="22"/>
                <w:szCs w:val="22"/>
                <w:lang w:val="en-CH" w:eastAsia="de-CH"/>
              </w:rPr>
              <w:t>n</w:t>
            </w: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ests) by separating the parts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B1D39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2.8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0F594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E15B6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0</w:t>
            </w:r>
          </w:p>
        </w:tc>
      </w:tr>
      <w:tr w:rsidR="00041351" w:rsidRPr="00041351" w14:paraId="6121335B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B26A8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Taking in and out of mouth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ADAAD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 xml:space="preserve">Repeatedly taking object in and out of mouth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7ECB6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4CE53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9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00313F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.69</w:t>
            </w:r>
          </w:p>
        </w:tc>
      </w:tr>
      <w:tr w:rsidR="00041351" w:rsidRPr="00041351" w14:paraId="4C99462B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BC215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Tearing apart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580D6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Pulling objects into two pieces by applying forc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6F97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09E1EC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0FA77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67</w:t>
            </w:r>
          </w:p>
        </w:tc>
      </w:tr>
      <w:tr w:rsidR="00041351" w:rsidRPr="00041351" w14:paraId="07A59AB4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25BEB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Throw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11EC7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Propel object with force through the air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AA3CD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2.8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EDF91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57A15D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9</w:t>
            </w:r>
          </w:p>
        </w:tc>
      </w:tr>
      <w:tr w:rsidR="00041351" w:rsidRPr="00041351" w14:paraId="24556006" w14:textId="77777777" w:rsidTr="00041351">
        <w:trPr>
          <w:trHeight w:val="583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2C8F9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Tool use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8D16B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Insert other object (mostly sticks) into explored object/ poking explored object with another object (mostly sticks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ACCDA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4.2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599C5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CE887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66</w:t>
            </w:r>
          </w:p>
        </w:tc>
      </w:tr>
      <w:tr w:rsidR="00041351" w:rsidRPr="00041351" w14:paraId="76E6D011" w14:textId="77777777" w:rsidTr="00041351">
        <w:trPr>
          <w:trHeight w:val="583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517B2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ouch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EE711E" w14:textId="2A6A6905" w:rsidR="00041351" w:rsidRPr="00041351" w:rsidRDefault="00E45E9C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CH" w:eastAsia="de-CH"/>
              </w:rPr>
              <w:t>Deliberately</w:t>
            </w:r>
            <w:r w:rsidR="00041351"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 xml:space="preserve"> touching an object with hand (or foot), while looking at it intently but not performing any other actions with it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765FB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6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43DFA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5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E8E00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.60</w:t>
            </w:r>
          </w:p>
        </w:tc>
      </w:tr>
      <w:tr w:rsidR="00041351" w:rsidRPr="00041351" w14:paraId="38262B4C" w14:textId="77777777" w:rsidTr="00041351">
        <w:trPr>
          <w:trHeight w:val="583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C91B7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Turning around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30088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Turning object around in hands and/ or feet. Often includes repeated handing of objects from hands to feet and back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C45B3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6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EC38F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51B8A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98</w:t>
            </w:r>
          </w:p>
        </w:tc>
      </w:tr>
      <w:tr w:rsidR="00041351" w:rsidRPr="00041351" w14:paraId="1989DC7A" w14:textId="77777777" w:rsidTr="00041351">
        <w:trPr>
          <w:trHeight w:val="566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57DED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uning in mouth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0CF54F" w14:textId="3DCA96AA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Turning an object around inside the mouth wit</w:t>
            </w:r>
            <w:r w:rsidR="00E45E9C" w:rsidRPr="00B1723A">
              <w:rPr>
                <w:rFonts w:ascii="Calibri" w:hAnsi="Calibri" w:cs="Calibri"/>
                <w:color w:val="000000"/>
                <w:sz w:val="22"/>
                <w:szCs w:val="22"/>
                <w:lang w:val="en-CH" w:eastAsia="de-CH"/>
              </w:rPr>
              <w:t>h</w:t>
            </w: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 xml:space="preserve">out chewing on it. Often includes looking at </w:t>
            </w:r>
            <w:r w:rsidR="00F04238">
              <w:rPr>
                <w:rFonts w:ascii="Calibri" w:hAnsi="Calibri" w:cs="Calibri"/>
                <w:color w:val="000000"/>
                <w:sz w:val="22"/>
                <w:szCs w:val="22"/>
                <w:lang w:val="en-CH" w:eastAsia="de-CH"/>
              </w:rPr>
              <w:t>the object</w:t>
            </w: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 xml:space="preserve"> repeatedly on protruded lower lip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2BC6A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5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71685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BC796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0</w:t>
            </w:r>
          </w:p>
        </w:tc>
      </w:tr>
      <w:tr w:rsidR="00041351" w:rsidRPr="00041351" w14:paraId="0070F2DF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DC046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wirling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A25D62" w14:textId="2002CAB5" w:rsidR="00041351" w:rsidRPr="00041351" w:rsidRDefault="00041351" w:rsidP="00041351">
            <w:pPr>
              <w:rPr>
                <w:rFonts w:ascii="Calibri" w:hAnsi="Calibri" w:cs="Calibri"/>
                <w:color w:val="202124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202124"/>
                <w:sz w:val="22"/>
                <w:szCs w:val="22"/>
                <w:lang w:val="en-GB" w:eastAsia="de-CH"/>
              </w:rPr>
              <w:t>Spinning and object quickly an lightly around, causing it to rotat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E52A4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.8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93D00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A0FF5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7</w:t>
            </w:r>
          </w:p>
        </w:tc>
      </w:tr>
      <w:tr w:rsidR="00041351" w:rsidRPr="00041351" w14:paraId="41D3001D" w14:textId="77777777" w:rsidTr="00041351">
        <w:trPr>
          <w:trHeight w:val="292"/>
        </w:trPr>
        <w:tc>
          <w:tcPr>
            <w:tcW w:w="2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21F9F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Waving around</w:t>
            </w:r>
          </w:p>
        </w:tc>
        <w:tc>
          <w:tcPr>
            <w:tcW w:w="8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7ECE2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Moving object in hand (or foot) through the air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B84CB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US" w:eastAsia="de-CH"/>
              </w:rPr>
              <w:t>0.5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6482D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3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FCD06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.25</w:t>
            </w:r>
          </w:p>
        </w:tc>
      </w:tr>
      <w:tr w:rsidR="00041351" w:rsidRPr="00041351" w14:paraId="3CFB53BA" w14:textId="77777777" w:rsidTr="00041351">
        <w:trPr>
          <w:trHeight w:val="300"/>
        </w:trPr>
        <w:tc>
          <w:tcPr>
            <w:tcW w:w="27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6B8416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Winding around</w:t>
            </w:r>
          </w:p>
        </w:tc>
        <w:tc>
          <w:tcPr>
            <w:tcW w:w="8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5B3248D" w14:textId="47FCA8CA" w:rsidR="00041351" w:rsidRPr="00041351" w:rsidRDefault="00E45E9C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Wrapping</w:t>
            </w:r>
            <w:r w:rsidR="00041351"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 xml:space="preserve"> a long object around another object or body part with twisting movements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48E1E4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.27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0B2C306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3948E80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6</w:t>
            </w:r>
          </w:p>
        </w:tc>
      </w:tr>
    </w:tbl>
    <w:p w14:paraId="5A63C392" w14:textId="440053A4" w:rsidR="00A70176" w:rsidRPr="00B1723A" w:rsidRDefault="00A70176" w:rsidP="00A227D2">
      <w:pPr>
        <w:spacing w:line="480" w:lineRule="auto"/>
        <w:rPr>
          <w:rFonts w:asciiTheme="minorHAnsi" w:hAnsiTheme="minorHAnsi" w:cstheme="minorHAnsi"/>
          <w:lang w:val="en-US"/>
        </w:rPr>
      </w:pPr>
    </w:p>
    <w:p w14:paraId="5B95A38D" w14:textId="3D39BCE6" w:rsidR="00A70176" w:rsidRPr="00B1723A" w:rsidRDefault="00A70176">
      <w:pPr>
        <w:spacing w:after="160" w:line="259" w:lineRule="auto"/>
        <w:rPr>
          <w:rFonts w:asciiTheme="minorHAnsi" w:hAnsiTheme="minorHAnsi" w:cstheme="minorHAnsi"/>
          <w:lang w:val="en-US"/>
        </w:rPr>
      </w:pPr>
      <w:r w:rsidRPr="00B1723A">
        <w:rPr>
          <w:rFonts w:asciiTheme="minorHAnsi" w:hAnsiTheme="minorHAnsi" w:cstheme="minorHAnsi"/>
          <w:lang w:val="en-US"/>
        </w:rPr>
        <w:br w:type="page"/>
      </w:r>
    </w:p>
    <w:p w14:paraId="07109D34" w14:textId="77777777" w:rsidR="00A70176" w:rsidRPr="00B1723A" w:rsidRDefault="00A70176" w:rsidP="00A227D2">
      <w:pPr>
        <w:spacing w:line="480" w:lineRule="auto"/>
        <w:rPr>
          <w:rFonts w:asciiTheme="minorHAnsi" w:hAnsiTheme="minorHAnsi" w:cstheme="minorHAnsi"/>
          <w:lang w:val="en-US"/>
        </w:rPr>
        <w:sectPr w:rsidR="00A70176" w:rsidRPr="00B1723A" w:rsidSect="00A70176">
          <w:type w:val="continuous"/>
          <w:pgSz w:w="16838" w:h="11906" w:orient="landscape"/>
          <w:pgMar w:top="1418" w:right="1134" w:bottom="1418" w:left="1418" w:header="709" w:footer="709" w:gutter="0"/>
          <w:lnNumType w:countBy="1" w:restart="continuous"/>
          <w:cols w:space="708"/>
          <w:docGrid w:linePitch="360"/>
        </w:sectPr>
      </w:pPr>
    </w:p>
    <w:p w14:paraId="1CC1EBB5" w14:textId="7130237A" w:rsidR="003426A7" w:rsidRPr="00B1723A" w:rsidRDefault="00D659DC" w:rsidP="00A227D2">
      <w:pPr>
        <w:spacing w:line="480" w:lineRule="auto"/>
        <w:rPr>
          <w:rFonts w:asciiTheme="minorHAnsi" w:hAnsiTheme="minorHAnsi" w:cstheme="minorHAnsi"/>
          <w:lang w:val="en-US"/>
        </w:rPr>
      </w:pPr>
      <w:r w:rsidRPr="00B1723A">
        <w:rPr>
          <w:rFonts w:asciiTheme="minorHAnsi" w:hAnsiTheme="minorHAnsi" w:cstheme="minorHAnsi"/>
          <w:b/>
          <w:bCs/>
          <w:lang w:val="en-US"/>
        </w:rPr>
        <w:lastRenderedPageBreak/>
        <w:t xml:space="preserve">Table S2. Body parts used during </w:t>
      </w:r>
      <w:r w:rsidR="00547BC4" w:rsidRPr="00B1723A">
        <w:rPr>
          <w:rFonts w:asciiTheme="minorHAnsi" w:hAnsiTheme="minorHAnsi" w:cstheme="minorHAnsi"/>
          <w:b/>
          <w:bCs/>
          <w:lang w:val="en-US"/>
        </w:rPr>
        <w:t>manipulations</w:t>
      </w:r>
      <w:r w:rsidRPr="00B1723A">
        <w:rPr>
          <w:rFonts w:asciiTheme="minorHAnsi" w:hAnsiTheme="minorHAnsi" w:cstheme="minorHAnsi"/>
          <w:b/>
          <w:bCs/>
          <w:lang w:val="en-US"/>
        </w:rPr>
        <w:t>.</w:t>
      </w:r>
      <w:r w:rsidRPr="00B1723A">
        <w:rPr>
          <w:rFonts w:asciiTheme="minorHAnsi" w:hAnsiTheme="minorHAnsi" w:cstheme="minorHAnsi"/>
          <w:lang w:val="en-US"/>
        </w:rPr>
        <w:t xml:space="preserve"> List of all body parts used during the explorative </w:t>
      </w:r>
      <w:r w:rsidR="00EB7D73" w:rsidRPr="00B1723A">
        <w:rPr>
          <w:rFonts w:asciiTheme="minorHAnsi" w:hAnsiTheme="minorHAnsi" w:cstheme="minorHAnsi"/>
          <w:lang w:val="en-CH"/>
        </w:rPr>
        <w:t>manipulation</w:t>
      </w:r>
      <w:r w:rsidRPr="00B1723A">
        <w:rPr>
          <w:rFonts w:asciiTheme="minorHAnsi" w:hAnsiTheme="minorHAnsi" w:cstheme="minorHAnsi"/>
          <w:lang w:val="en-US"/>
        </w:rPr>
        <w:t>s observed in this study</w:t>
      </w:r>
      <w:r w:rsidR="000021C7" w:rsidRPr="00B1723A">
        <w:rPr>
          <w:rFonts w:asciiTheme="minorHAnsi" w:hAnsiTheme="minorHAnsi" w:cstheme="minorHAnsi"/>
          <w:lang w:val="en-US"/>
        </w:rPr>
        <w:t xml:space="preserve"> and the age they were first used (in years).</w:t>
      </w:r>
      <w:r w:rsidR="00A70176" w:rsidRPr="00B1723A">
        <w:rPr>
          <w:rFonts w:asciiTheme="minorHAnsi" w:hAnsiTheme="minorHAnsi" w:cstheme="minorHAnsi"/>
          <w:lang w:val="en-US"/>
        </w:rPr>
        <w:t xml:space="preserve"> </w:t>
      </w:r>
    </w:p>
    <w:tbl>
      <w:tblPr>
        <w:tblW w:w="5103" w:type="dxa"/>
        <w:tblLook w:val="04A0" w:firstRow="1" w:lastRow="0" w:firstColumn="1" w:lastColumn="0" w:noHBand="0" w:noVBand="1"/>
      </w:tblPr>
      <w:tblGrid>
        <w:gridCol w:w="2410"/>
        <w:gridCol w:w="2693"/>
      </w:tblGrid>
      <w:tr w:rsidR="00370A6E" w:rsidRPr="00F04238" w14:paraId="47190D73" w14:textId="77777777" w:rsidTr="00E56589">
        <w:trPr>
          <w:trHeight w:val="300"/>
        </w:trPr>
        <w:tc>
          <w:tcPr>
            <w:tcW w:w="241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2AA3E4" w14:textId="77777777" w:rsidR="00370A6E" w:rsidRPr="00B1723A" w:rsidRDefault="00370A6E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val="en-US"/>
              </w:rPr>
              <w:t>Body part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DE596A" w14:textId="0B07598A" w:rsidR="00370A6E" w:rsidRPr="00B1723A" w:rsidRDefault="00370A6E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val="en-US"/>
              </w:rPr>
              <w:t>Age at first occu</w:t>
            </w:r>
            <w:r w:rsidR="00622966" w:rsidRPr="00B1723A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val="en-US"/>
              </w:rPr>
              <w:t>r</w:t>
            </w:r>
            <w:r w:rsidRPr="00B1723A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val="en-US"/>
              </w:rPr>
              <w:t>rence (y)</w:t>
            </w:r>
          </w:p>
        </w:tc>
      </w:tr>
      <w:tr w:rsidR="00370A6E" w:rsidRPr="00B1723A" w14:paraId="1C12CFCC" w14:textId="77777777" w:rsidTr="00E56589">
        <w:trPr>
          <w:trHeight w:val="29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5DBBB" w14:textId="77777777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Finger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B5E6F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0.87</w:t>
            </w:r>
          </w:p>
        </w:tc>
      </w:tr>
      <w:tr w:rsidR="00370A6E" w:rsidRPr="00B1723A" w14:paraId="6A6401E7" w14:textId="77777777" w:rsidTr="00E56589">
        <w:trPr>
          <w:trHeight w:val="29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A882C" w14:textId="77777777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Fist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6C944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0.88</w:t>
            </w:r>
          </w:p>
        </w:tc>
      </w:tr>
      <w:tr w:rsidR="00370A6E" w:rsidRPr="00B1723A" w14:paraId="11961C6A" w14:textId="77777777" w:rsidTr="00E56589">
        <w:trPr>
          <w:trHeight w:val="29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9F0B5" w14:textId="77777777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Foot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417E9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3.69</w:t>
            </w:r>
          </w:p>
        </w:tc>
      </w:tr>
      <w:tr w:rsidR="00370A6E" w:rsidRPr="00B1723A" w14:paraId="32AFE0B6" w14:textId="77777777" w:rsidTr="00E56589">
        <w:trPr>
          <w:trHeight w:val="29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CCF05" w14:textId="77777777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Hand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EDBB7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0.54</w:t>
            </w:r>
          </w:p>
        </w:tc>
      </w:tr>
      <w:tr w:rsidR="00370A6E" w:rsidRPr="00B1723A" w14:paraId="522A1505" w14:textId="77777777" w:rsidTr="00E56589">
        <w:trPr>
          <w:trHeight w:val="29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C68CE" w14:textId="77777777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Head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D73A4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3.62</w:t>
            </w:r>
          </w:p>
        </w:tc>
      </w:tr>
      <w:tr w:rsidR="00370A6E" w:rsidRPr="00B1723A" w14:paraId="3C3D94BB" w14:textId="77777777" w:rsidTr="00E56589">
        <w:trPr>
          <w:trHeight w:val="29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554BB" w14:textId="77777777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Lip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063B3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0.92</w:t>
            </w:r>
          </w:p>
        </w:tc>
      </w:tr>
      <w:tr w:rsidR="00370A6E" w:rsidRPr="00B1723A" w14:paraId="092995FB" w14:textId="77777777" w:rsidTr="00E56589">
        <w:trPr>
          <w:trHeight w:val="29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FA772" w14:textId="77777777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 xml:space="preserve">Mouth 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78E44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0.53</w:t>
            </w:r>
          </w:p>
        </w:tc>
      </w:tr>
      <w:tr w:rsidR="00370A6E" w:rsidRPr="00B1723A" w14:paraId="0EF2C9BA" w14:textId="77777777" w:rsidTr="00E56589">
        <w:trPr>
          <w:trHeight w:val="29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B7868" w14:textId="77777777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Nose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6E66E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0.69</w:t>
            </w:r>
          </w:p>
        </w:tc>
      </w:tr>
      <w:tr w:rsidR="00370A6E" w:rsidRPr="00B1723A" w14:paraId="451DD00B" w14:textId="77777777" w:rsidTr="00E56589">
        <w:trPr>
          <w:trHeight w:val="29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1AE27" w14:textId="77777777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Shoulder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2CFE1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4.31</w:t>
            </w:r>
          </w:p>
        </w:tc>
      </w:tr>
      <w:tr w:rsidR="00370A6E" w:rsidRPr="00B1723A" w14:paraId="5FEDA183" w14:textId="77777777" w:rsidTr="00E56589">
        <w:trPr>
          <w:trHeight w:val="29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2FFA7" w14:textId="77777777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Teeth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6725A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0.53</w:t>
            </w:r>
          </w:p>
        </w:tc>
      </w:tr>
      <w:tr w:rsidR="00370A6E" w:rsidRPr="00B1723A" w14:paraId="3BBE5255" w14:textId="77777777" w:rsidTr="00E56589">
        <w:trPr>
          <w:trHeight w:val="29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A0EFC" w14:textId="77777777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Tongue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D9EB5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0.92</w:t>
            </w:r>
          </w:p>
        </w:tc>
      </w:tr>
      <w:tr w:rsidR="00370A6E" w:rsidRPr="00B1723A" w14:paraId="5E1865AD" w14:textId="77777777" w:rsidTr="00E56589">
        <w:trPr>
          <w:trHeight w:val="292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952C9" w14:textId="4EA4930B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Upper Body (as a whole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99C92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6.5</w:t>
            </w:r>
          </w:p>
        </w:tc>
      </w:tr>
      <w:tr w:rsidR="00370A6E" w:rsidRPr="00B1723A" w14:paraId="5FB502C0" w14:textId="77777777" w:rsidTr="00E56589">
        <w:trPr>
          <w:trHeight w:val="300"/>
        </w:trPr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01997A" w14:textId="77777777" w:rsidR="00370A6E" w:rsidRPr="00B1723A" w:rsidRDefault="00370A6E">
            <w:pPr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Wrist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69D248" w14:textId="77777777" w:rsidR="00370A6E" w:rsidRPr="00B1723A" w:rsidRDefault="00370A6E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="Calibri" w:hAnsi="Calibri" w:cs="Calibri"/>
                <w:color w:val="000000"/>
                <w:sz w:val="22"/>
                <w:szCs w:val="22"/>
                <w:lang w:val="en-US"/>
              </w:rPr>
              <w:t>3.62</w:t>
            </w:r>
          </w:p>
        </w:tc>
      </w:tr>
    </w:tbl>
    <w:p w14:paraId="42A6F7AD" w14:textId="2ADE7775" w:rsidR="00D659DC" w:rsidRPr="00B1723A" w:rsidRDefault="00D659DC" w:rsidP="00A227D2">
      <w:pPr>
        <w:spacing w:line="480" w:lineRule="auto"/>
        <w:rPr>
          <w:rFonts w:asciiTheme="minorHAnsi" w:hAnsiTheme="minorHAnsi" w:cstheme="minorHAnsi"/>
          <w:lang w:val="en-US"/>
        </w:rPr>
      </w:pPr>
    </w:p>
    <w:p w14:paraId="1EC447C5" w14:textId="2DC327D1" w:rsidR="00547BC4" w:rsidRPr="00B1723A" w:rsidRDefault="00547BC4" w:rsidP="00547BC4">
      <w:pPr>
        <w:spacing w:line="48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B1723A">
        <w:rPr>
          <w:rFonts w:asciiTheme="minorHAnsi" w:hAnsiTheme="minorHAnsi" w:cstheme="minorHAnsi"/>
          <w:b/>
          <w:bCs/>
          <w:sz w:val="22"/>
          <w:szCs w:val="22"/>
          <w:lang w:val="en-US"/>
        </w:rPr>
        <w:t>Table S3. Focal individuals.</w:t>
      </w:r>
      <w:r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 Sex, </w:t>
      </w:r>
      <w:r w:rsidR="0020264E"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estimated </w:t>
      </w:r>
      <w:r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date of birth, and the contributions to the two different data sets of all focal individuals of this study. </w:t>
      </w:r>
    </w:p>
    <w:tbl>
      <w:tblPr>
        <w:tblW w:w="8400" w:type="dxa"/>
        <w:tblLook w:val="04A0" w:firstRow="1" w:lastRow="0" w:firstColumn="1" w:lastColumn="0" w:noHBand="0" w:noVBand="1"/>
      </w:tblPr>
      <w:tblGrid>
        <w:gridCol w:w="1380"/>
        <w:gridCol w:w="1020"/>
        <w:gridCol w:w="1500"/>
        <w:gridCol w:w="2160"/>
        <w:gridCol w:w="2340"/>
      </w:tblGrid>
      <w:tr w:rsidR="00547BC4" w:rsidRPr="00F04238" w14:paraId="1D9BDA17" w14:textId="77777777" w:rsidTr="00547BC4">
        <w:trPr>
          <w:trHeight w:val="583"/>
        </w:trPr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ADFC440" w14:textId="77777777" w:rsidR="00547BC4" w:rsidRPr="00B1723A" w:rsidRDefault="00547BC4" w:rsidP="00547BC4">
            <w:pPr>
              <w:rPr>
                <w:rFonts w:asciiTheme="minorHAnsi" w:hAnsiTheme="minorHAnsi" w:cstheme="minorHAnsi"/>
                <w:b/>
                <w:bCs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b/>
                <w:bCs/>
                <w:color w:val="000000"/>
                <w:lang w:val="en-US"/>
              </w:rPr>
              <w:t>Name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578B02D" w14:textId="77777777" w:rsidR="00547BC4" w:rsidRPr="00B1723A" w:rsidRDefault="00547BC4" w:rsidP="00547BC4">
            <w:pPr>
              <w:rPr>
                <w:rFonts w:asciiTheme="minorHAnsi" w:hAnsiTheme="minorHAnsi" w:cstheme="minorHAnsi"/>
                <w:b/>
                <w:bCs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b/>
                <w:bCs/>
                <w:color w:val="000000"/>
                <w:lang w:val="en-US"/>
              </w:rPr>
              <w:t>Sex</w:t>
            </w:r>
          </w:p>
        </w:tc>
        <w:tc>
          <w:tcPr>
            <w:tcW w:w="1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20BA1E4" w14:textId="77777777" w:rsidR="00547BC4" w:rsidRPr="00B1723A" w:rsidRDefault="00547BC4" w:rsidP="00547BC4">
            <w:pPr>
              <w:rPr>
                <w:rFonts w:asciiTheme="minorHAnsi" w:hAnsiTheme="minorHAnsi" w:cstheme="minorHAnsi"/>
                <w:b/>
                <w:bCs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b/>
                <w:bCs/>
                <w:color w:val="000000"/>
                <w:lang w:val="en-US"/>
              </w:rPr>
              <w:t>Date of birth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34E5EC0" w14:textId="20E662DD" w:rsidR="00547BC4" w:rsidRPr="00B1723A" w:rsidRDefault="00C46725" w:rsidP="00547BC4">
            <w:pPr>
              <w:rPr>
                <w:rFonts w:asciiTheme="minorHAnsi" w:hAnsiTheme="minorHAnsi" w:cstheme="minorHAnsi"/>
                <w:b/>
                <w:bCs/>
                <w:color w:val="000000"/>
                <w:lang w:val="en-CH"/>
              </w:rPr>
            </w:pPr>
            <w:r w:rsidRPr="00B1723A">
              <w:rPr>
                <w:rFonts w:asciiTheme="minorHAnsi" w:hAnsiTheme="minorHAnsi" w:cstheme="minorHAnsi"/>
                <w:b/>
                <w:bCs/>
                <w:color w:val="000000"/>
                <w:lang w:val="en-CH"/>
              </w:rPr>
              <w:t>Overall e</w:t>
            </w:r>
            <w:r w:rsidR="00547BC4" w:rsidRPr="00B1723A">
              <w:rPr>
                <w:rFonts w:asciiTheme="minorHAnsi" w:hAnsiTheme="minorHAnsi" w:cstheme="minorHAnsi"/>
                <w:b/>
                <w:bCs/>
                <w:color w:val="000000"/>
                <w:lang w:val="en-US"/>
              </w:rPr>
              <w:t xml:space="preserve">xploration rates </w:t>
            </w:r>
            <w:r w:rsidRPr="00B1723A">
              <w:rPr>
                <w:rFonts w:asciiTheme="minorHAnsi" w:hAnsiTheme="minorHAnsi" w:cstheme="minorHAnsi"/>
                <w:b/>
                <w:bCs/>
                <w:color w:val="000000"/>
                <w:lang w:val="en-CH"/>
              </w:rPr>
              <w:t>(number of</w:t>
            </w:r>
            <w:r w:rsidR="00547BC4" w:rsidRPr="00B1723A">
              <w:rPr>
                <w:rFonts w:asciiTheme="minorHAnsi" w:hAnsiTheme="minorHAnsi" w:cstheme="minorHAnsi"/>
                <w:b/>
                <w:bCs/>
                <w:color w:val="000000"/>
                <w:lang w:val="en-US"/>
              </w:rPr>
              <w:t xml:space="preserve"> block data points</w:t>
            </w:r>
            <w:r w:rsidRPr="00B1723A">
              <w:rPr>
                <w:rFonts w:asciiTheme="minorHAnsi" w:hAnsiTheme="minorHAnsi" w:cstheme="minorHAnsi"/>
                <w:b/>
                <w:bCs/>
                <w:color w:val="000000"/>
                <w:lang w:val="en-CH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095CB0F" w14:textId="5424631C" w:rsidR="00547BC4" w:rsidRPr="00B1723A" w:rsidRDefault="00C46725" w:rsidP="00547BC4">
            <w:pPr>
              <w:rPr>
                <w:rFonts w:asciiTheme="minorHAnsi" w:hAnsiTheme="minorHAnsi" w:cstheme="minorHAnsi"/>
                <w:b/>
                <w:bCs/>
                <w:color w:val="000000"/>
                <w:lang w:val="en-CH"/>
              </w:rPr>
            </w:pPr>
            <w:r w:rsidRPr="00B1723A">
              <w:rPr>
                <w:rFonts w:asciiTheme="minorHAnsi" w:hAnsiTheme="minorHAnsi" w:cstheme="minorHAnsi"/>
                <w:b/>
                <w:bCs/>
                <w:color w:val="000000"/>
                <w:lang w:val="en-CH"/>
              </w:rPr>
              <w:t>Detailed Exploration data</w:t>
            </w:r>
            <w:r w:rsidR="00547BC4" w:rsidRPr="00B1723A">
              <w:rPr>
                <w:rFonts w:asciiTheme="minorHAnsi" w:hAnsiTheme="minorHAnsi" w:cstheme="minorHAnsi"/>
                <w:b/>
                <w:bCs/>
                <w:color w:val="000000"/>
                <w:lang w:val="en-US"/>
              </w:rPr>
              <w:t xml:space="preserve"> </w:t>
            </w:r>
            <w:r w:rsidRPr="00B1723A">
              <w:rPr>
                <w:rFonts w:asciiTheme="minorHAnsi" w:hAnsiTheme="minorHAnsi" w:cstheme="minorHAnsi"/>
                <w:b/>
                <w:bCs/>
                <w:color w:val="000000"/>
                <w:lang w:val="en-CH"/>
              </w:rPr>
              <w:t>(number of</w:t>
            </w:r>
            <w:r w:rsidR="00547BC4" w:rsidRPr="00B1723A">
              <w:rPr>
                <w:rFonts w:asciiTheme="minorHAnsi" w:hAnsiTheme="minorHAnsi" w:cstheme="minorHAnsi"/>
                <w:b/>
                <w:bCs/>
                <w:color w:val="000000"/>
                <w:lang w:val="en-US"/>
              </w:rPr>
              <w:t xml:space="preserve"> daily data points</w:t>
            </w:r>
            <w:r w:rsidRPr="00B1723A">
              <w:rPr>
                <w:rFonts w:asciiTheme="minorHAnsi" w:hAnsiTheme="minorHAnsi" w:cstheme="minorHAnsi"/>
                <w:b/>
                <w:bCs/>
                <w:color w:val="000000"/>
                <w:lang w:val="en-CH"/>
              </w:rPr>
              <w:t>)</w:t>
            </w:r>
          </w:p>
        </w:tc>
      </w:tr>
      <w:tr w:rsidR="00547BC4" w:rsidRPr="00B1723A" w14:paraId="13779B63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A5D73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Amor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FEE5A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Mal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7C9FD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01.01.2015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CB9D7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23928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4</w:t>
            </w:r>
          </w:p>
        </w:tc>
      </w:tr>
      <w:tr w:rsidR="00547BC4" w:rsidRPr="00B1723A" w14:paraId="43E07131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0CEFF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Chindy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20905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Femal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0CC61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01.01.2003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D4442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1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07976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0</w:t>
            </w:r>
          </w:p>
        </w:tc>
      </w:tr>
      <w:tr w:rsidR="00547BC4" w:rsidRPr="00B1723A" w14:paraId="73620520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35007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Cinnamon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1CD3F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Femal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BC645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01.04.2012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243D9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3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19C32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30</w:t>
            </w:r>
          </w:p>
        </w:tc>
      </w:tr>
      <w:tr w:rsidR="00547BC4" w:rsidRPr="00B1723A" w14:paraId="31035608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B8A19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Eden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DA318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Femal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6AA88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01.11.2014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902F1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1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2A1BA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13</w:t>
            </w:r>
          </w:p>
        </w:tc>
      </w:tr>
      <w:tr w:rsidR="00547BC4" w:rsidRPr="00B1723A" w14:paraId="661A80AE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8353D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Elli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F582D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Femal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68939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01.05.1999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AFF23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1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ABABC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0</w:t>
            </w:r>
          </w:p>
        </w:tc>
      </w:tr>
      <w:tr w:rsidR="00547BC4" w:rsidRPr="00B1723A" w14:paraId="33E38BDB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790DE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Franki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D5F95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Mal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87CD2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01.08.2012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945C6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3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6C154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16</w:t>
            </w:r>
          </w:p>
        </w:tc>
      </w:tr>
      <w:tr w:rsidR="00547BC4" w:rsidRPr="00B1723A" w14:paraId="768DC30A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93051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Fredy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F7283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Mal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8D253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01.12.2004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97F9C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2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16C20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0</w:t>
            </w:r>
          </w:p>
        </w:tc>
      </w:tr>
      <w:tr w:rsidR="00547BC4" w:rsidRPr="00B1723A" w14:paraId="4AC8FE28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05869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Lilly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C7EB3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Femal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5689A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01.03.2001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AB20B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2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CF828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0</w:t>
            </w:r>
          </w:p>
        </w:tc>
      </w:tr>
      <w:tr w:rsidR="00547BC4" w:rsidRPr="00B1723A" w14:paraId="116B10ED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B2677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Loi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F6637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Mal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134A8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01.08.2010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DE15A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6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B2F1C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18</w:t>
            </w:r>
          </w:p>
        </w:tc>
      </w:tr>
      <w:tr w:rsidR="00547BC4" w:rsidRPr="00B1723A" w14:paraId="05CD6281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52013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Rendan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C59C9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Mal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D488A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15.07.2013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4ABC7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1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EBC5F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4</w:t>
            </w:r>
          </w:p>
        </w:tc>
      </w:tr>
      <w:tr w:rsidR="00547BC4" w:rsidRPr="00B1723A" w14:paraId="63B64357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8A81C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Sher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60B53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Femal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D17C4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02.06.1998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57EE9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1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2A023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0</w:t>
            </w:r>
          </w:p>
        </w:tc>
      </w:tr>
      <w:tr w:rsidR="00547BC4" w:rsidRPr="00B1723A" w14:paraId="3C04045B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25EA2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Simba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55AA0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Male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26392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01.04.2013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2C1C3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1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03AFE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4</w:t>
            </w:r>
          </w:p>
        </w:tc>
      </w:tr>
      <w:tr w:rsidR="00547BC4" w:rsidRPr="00B1723A" w14:paraId="15657B3C" w14:textId="77777777" w:rsidTr="00547BC4">
        <w:trPr>
          <w:trHeight w:val="292"/>
        </w:trPr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27E7FC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Tina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FB689D" w14:textId="77777777" w:rsidR="00547BC4" w:rsidRPr="00B1723A" w:rsidRDefault="00547BC4" w:rsidP="00547BC4">
            <w:pPr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Female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E94679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01.01.1998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416380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9313A5" w14:textId="77777777" w:rsidR="00547BC4" w:rsidRPr="00B1723A" w:rsidRDefault="00547BC4" w:rsidP="00547BC4">
            <w:pPr>
              <w:jc w:val="right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B1723A">
              <w:rPr>
                <w:rFonts w:asciiTheme="minorHAnsi" w:hAnsiTheme="minorHAnsi" w:cstheme="minorHAnsi"/>
                <w:color w:val="000000"/>
                <w:lang w:val="en-US"/>
              </w:rPr>
              <w:t>0</w:t>
            </w:r>
          </w:p>
        </w:tc>
      </w:tr>
    </w:tbl>
    <w:p w14:paraId="7A73EDBA" w14:textId="5449D2CD" w:rsidR="00547BC4" w:rsidRPr="00B1723A" w:rsidRDefault="00547BC4" w:rsidP="00A227D2">
      <w:pPr>
        <w:spacing w:line="480" w:lineRule="auto"/>
        <w:rPr>
          <w:rFonts w:asciiTheme="minorHAnsi" w:hAnsiTheme="minorHAnsi" w:cstheme="minorHAnsi"/>
          <w:lang w:val="en-US"/>
        </w:rPr>
      </w:pPr>
    </w:p>
    <w:p w14:paraId="2F28E3CE" w14:textId="2375209E" w:rsidR="00184A4C" w:rsidRPr="00B1723A" w:rsidRDefault="00184A4C" w:rsidP="00A227D2">
      <w:pPr>
        <w:spacing w:line="480" w:lineRule="auto"/>
        <w:rPr>
          <w:rFonts w:asciiTheme="minorHAnsi" w:hAnsiTheme="minorHAnsi" w:cstheme="minorHAnsi"/>
          <w:lang w:val="en-US"/>
        </w:rPr>
      </w:pPr>
    </w:p>
    <w:p w14:paraId="5F7120DE" w14:textId="77777777" w:rsidR="00184A4C" w:rsidRPr="00B1723A" w:rsidRDefault="00184A4C" w:rsidP="00A227D2">
      <w:pPr>
        <w:spacing w:line="480" w:lineRule="auto"/>
        <w:rPr>
          <w:rFonts w:asciiTheme="minorHAnsi" w:hAnsiTheme="minorHAnsi" w:cstheme="minorHAnsi"/>
          <w:lang w:val="en-US"/>
        </w:rPr>
      </w:pPr>
    </w:p>
    <w:p w14:paraId="5A287CE9" w14:textId="5CBA9685" w:rsidR="00184A4C" w:rsidRPr="00B1723A" w:rsidRDefault="00184A4C" w:rsidP="00A227D2">
      <w:pPr>
        <w:spacing w:line="480" w:lineRule="auto"/>
        <w:rPr>
          <w:rFonts w:asciiTheme="minorHAnsi" w:hAnsiTheme="minorHAnsi" w:cstheme="minorHAnsi"/>
          <w:lang w:val="en-US"/>
        </w:rPr>
      </w:pPr>
    </w:p>
    <w:p w14:paraId="7430C285" w14:textId="42D71DE0" w:rsidR="00184A4C" w:rsidRPr="00B1723A" w:rsidRDefault="00184A4C" w:rsidP="00184A4C">
      <w:pPr>
        <w:spacing w:line="480" w:lineRule="auto"/>
        <w:rPr>
          <w:rFonts w:asciiTheme="minorHAnsi" w:hAnsiTheme="minorHAnsi" w:cstheme="minorHAnsi"/>
          <w:sz w:val="22"/>
          <w:szCs w:val="22"/>
          <w:lang w:val="en-CH"/>
        </w:rPr>
      </w:pPr>
      <w:r w:rsidRPr="00B1723A">
        <w:rPr>
          <w:rFonts w:asciiTheme="minorHAnsi" w:hAnsiTheme="minorHAnsi" w:cstheme="minorHAnsi"/>
          <w:b/>
          <w:bCs/>
          <w:sz w:val="22"/>
          <w:szCs w:val="22"/>
          <w:lang w:val="en-US"/>
        </w:rPr>
        <w:lastRenderedPageBreak/>
        <w:t>Table S</w:t>
      </w:r>
      <w:r w:rsidRPr="00B1723A">
        <w:rPr>
          <w:rFonts w:asciiTheme="minorHAnsi" w:hAnsiTheme="minorHAnsi" w:cstheme="minorHAnsi"/>
          <w:b/>
          <w:bCs/>
          <w:sz w:val="22"/>
          <w:szCs w:val="22"/>
          <w:lang w:val="en-CH"/>
        </w:rPr>
        <w:t>4</w:t>
      </w:r>
      <w:r w:rsidRPr="00B1723A">
        <w:rPr>
          <w:rFonts w:asciiTheme="minorHAnsi" w:hAnsiTheme="minorHAnsi" w:cstheme="minorHAnsi"/>
          <w:b/>
          <w:bCs/>
          <w:sz w:val="22"/>
          <w:szCs w:val="22"/>
          <w:lang w:val="en-US"/>
        </w:rPr>
        <w:t xml:space="preserve">. </w:t>
      </w:r>
      <w:r w:rsidRPr="00B1723A">
        <w:rPr>
          <w:rFonts w:asciiTheme="minorHAnsi" w:hAnsiTheme="minorHAnsi" w:cstheme="minorHAnsi"/>
          <w:b/>
          <w:bCs/>
          <w:sz w:val="22"/>
          <w:szCs w:val="22"/>
          <w:lang w:val="en-CH"/>
        </w:rPr>
        <w:t xml:space="preserve">Explorative </w:t>
      </w:r>
      <w:r w:rsidR="00EB7D73" w:rsidRPr="00B1723A">
        <w:rPr>
          <w:rFonts w:asciiTheme="minorHAnsi" w:hAnsiTheme="minorHAnsi" w:cstheme="minorHAnsi"/>
          <w:b/>
          <w:bCs/>
          <w:sz w:val="22"/>
          <w:szCs w:val="22"/>
          <w:lang w:val="en-CH"/>
        </w:rPr>
        <w:t>manipulation</w:t>
      </w:r>
      <w:r w:rsidRPr="00B1723A">
        <w:rPr>
          <w:rFonts w:asciiTheme="minorHAnsi" w:hAnsiTheme="minorHAnsi" w:cstheme="minorHAnsi"/>
          <w:b/>
          <w:bCs/>
          <w:sz w:val="22"/>
          <w:szCs w:val="22"/>
          <w:lang w:val="en-CH"/>
        </w:rPr>
        <w:t xml:space="preserve"> combinations</w:t>
      </w:r>
      <w:r w:rsidRPr="00B1723A">
        <w:rPr>
          <w:rFonts w:asciiTheme="minorHAnsi" w:hAnsiTheme="minorHAnsi" w:cstheme="minorHAnsi"/>
          <w:b/>
          <w:bCs/>
          <w:sz w:val="22"/>
          <w:szCs w:val="22"/>
          <w:lang w:val="en-US"/>
        </w:rPr>
        <w:t>.</w:t>
      </w:r>
      <w:r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 </w:t>
      </w:r>
      <w:r w:rsidRPr="00B1723A">
        <w:rPr>
          <w:rFonts w:asciiTheme="minorHAnsi" w:hAnsiTheme="minorHAnsi" w:cstheme="minorHAnsi"/>
          <w:sz w:val="22"/>
          <w:szCs w:val="22"/>
          <w:lang w:val="en-CH"/>
        </w:rPr>
        <w:t>All observed combinations of all explorative</w:t>
      </w:r>
      <w:r w:rsidRPr="00B1723A">
        <w:rPr>
          <w:rFonts w:asciiTheme="minorHAnsi" w:hAnsiTheme="minorHAnsi" w:cstheme="minorHAnsi"/>
          <w:sz w:val="22"/>
          <w:szCs w:val="22"/>
          <w:lang w:val="en-US"/>
        </w:rPr>
        <w:t xml:space="preserve"> </w:t>
      </w:r>
      <w:r w:rsidR="00FD5F78" w:rsidRPr="00B1723A">
        <w:rPr>
          <w:rFonts w:asciiTheme="minorHAnsi" w:hAnsiTheme="minorHAnsi" w:cstheme="minorHAnsi"/>
          <w:sz w:val="22"/>
          <w:szCs w:val="22"/>
          <w:lang w:val="en-CH"/>
        </w:rPr>
        <w:t>manipulations</w:t>
      </w:r>
      <w:r w:rsidRPr="00B1723A">
        <w:rPr>
          <w:rFonts w:asciiTheme="minorHAnsi" w:hAnsiTheme="minorHAnsi" w:cstheme="minorHAnsi"/>
          <w:sz w:val="22"/>
          <w:szCs w:val="22"/>
          <w:lang w:val="en-CH"/>
        </w:rPr>
        <w:t xml:space="preserve"> during the study and their occurrence frequency (</w:t>
      </w:r>
      <w:r w:rsidR="00041351" w:rsidRPr="00B1723A">
        <w:rPr>
          <w:rFonts w:asciiTheme="minorHAnsi" w:hAnsiTheme="minorHAnsi" w:cstheme="minorHAnsi"/>
          <w:sz w:val="22"/>
          <w:szCs w:val="22"/>
          <w:lang w:val="en-CH"/>
        </w:rPr>
        <w:t xml:space="preserve">as total observed counts and in </w:t>
      </w:r>
      <w:r w:rsidRPr="00B1723A">
        <w:rPr>
          <w:rFonts w:asciiTheme="minorHAnsi" w:hAnsiTheme="minorHAnsi" w:cstheme="minorHAnsi"/>
          <w:sz w:val="22"/>
          <w:szCs w:val="22"/>
          <w:lang w:val="en-CH"/>
        </w:rPr>
        <w:t xml:space="preserve">percent of all observed </w:t>
      </w:r>
      <w:r w:rsidR="00EB7D73" w:rsidRPr="00B1723A">
        <w:rPr>
          <w:rFonts w:asciiTheme="minorHAnsi" w:hAnsiTheme="minorHAnsi" w:cstheme="minorHAnsi"/>
          <w:sz w:val="22"/>
          <w:szCs w:val="22"/>
          <w:lang w:val="en-CH"/>
        </w:rPr>
        <w:t>manipulation</w:t>
      </w:r>
      <w:r w:rsidRPr="00B1723A">
        <w:rPr>
          <w:rFonts w:asciiTheme="minorHAnsi" w:hAnsiTheme="minorHAnsi" w:cstheme="minorHAnsi"/>
          <w:sz w:val="22"/>
          <w:szCs w:val="22"/>
          <w:lang w:val="en-CH"/>
        </w:rPr>
        <w:t xml:space="preserve">s). </w:t>
      </w:r>
    </w:p>
    <w:tbl>
      <w:tblPr>
        <w:tblW w:w="964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320"/>
        <w:gridCol w:w="1140"/>
        <w:gridCol w:w="1180"/>
      </w:tblGrid>
      <w:tr w:rsidR="00041351" w:rsidRPr="00041351" w14:paraId="3A36686D" w14:textId="77777777" w:rsidTr="00041351">
        <w:trPr>
          <w:trHeight w:val="592"/>
        </w:trPr>
        <w:tc>
          <w:tcPr>
            <w:tcW w:w="73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14:paraId="6CB7C297" w14:textId="448AC4BB" w:rsidR="00041351" w:rsidRPr="00041351" w:rsidRDefault="00EB7D73" w:rsidP="00041351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eastAsia="de-CH"/>
              </w:rPr>
            </w:pPr>
            <w:r w:rsidRPr="00B1723A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val="en-CH" w:eastAsia="de-CH"/>
              </w:rPr>
              <w:t>Manipulation</w:t>
            </w:r>
            <w:r w:rsidR="00041351" w:rsidRPr="00041351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eastAsia="de-CH"/>
              </w:rPr>
              <w:t xml:space="preserve"> combination</w:t>
            </w:r>
          </w:p>
        </w:tc>
        <w:tc>
          <w:tcPr>
            <w:tcW w:w="114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60B11703" w14:textId="77777777" w:rsidR="00041351" w:rsidRPr="00041351" w:rsidRDefault="00041351" w:rsidP="00041351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eastAsia="de-CH"/>
              </w:rPr>
              <w:t>Occurence count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04CCA72F" w14:textId="77777777" w:rsidR="00041351" w:rsidRPr="00041351" w:rsidRDefault="00041351" w:rsidP="00041351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  <w:lang w:eastAsia="de-CH"/>
              </w:rPr>
              <w:t>Occurence percent</w:t>
            </w:r>
          </w:p>
        </w:tc>
      </w:tr>
      <w:tr w:rsidR="00041351" w:rsidRPr="00041351" w14:paraId="57EB9746" w14:textId="77777777" w:rsidTr="00041351">
        <w:trPr>
          <w:trHeight w:val="300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0F9D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end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D513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1C05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AE5A72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74CF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ending; Bit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FA4B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E372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9A710B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99B6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ending; Biting; Carry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B359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337F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283FB4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829D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ending; Bit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A319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E2E5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6</w:t>
            </w:r>
          </w:p>
        </w:tc>
      </w:tr>
      <w:tr w:rsidR="00041351" w:rsidRPr="00041351" w14:paraId="5588E8B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B6D1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ending; Bit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5024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4CEA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1093547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4544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ending; Biting; TurningIn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0F5B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E43F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3447FC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B65E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ending; CarryingAround; TakingIn&amp;OutOfMouth; Wind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1AD4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2675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2696D0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6CE3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ending; Che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29E9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A68F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9170D4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7655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end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80B0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CFE5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E7B8A2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639C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end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4972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8CFD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9E723B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F185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ending; Pull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4865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3545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00261B3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1C6F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C023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3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E198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4.86</w:t>
            </w:r>
          </w:p>
        </w:tc>
      </w:tr>
      <w:tr w:rsidR="00041351" w:rsidRPr="00041351" w14:paraId="6699710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E2E1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C36C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D43A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9</w:t>
            </w:r>
          </w:p>
        </w:tc>
      </w:tr>
      <w:tr w:rsidR="00041351" w:rsidRPr="00041351" w14:paraId="4C86093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2E49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Carry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7C7F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F7CD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C1FC1E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C888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Che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D8A9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99E0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99B66C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F0C4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BreakingApart; Chewing; Gnawing; Twirl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679D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E52C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C44A3A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3A8A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Chew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9006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0658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940FE7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7C1F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Dro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921A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E013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2A0415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DBA6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Dropp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3A46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5FD3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37DD0E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73A9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Dropp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05F9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10E4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13702FC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4D5B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Dropp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86BA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5F3A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4EBD93E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6637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Gna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2116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2D2C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C0CAD8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0F7A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BreakingApart; Gnawing; Licking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A054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A654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E9AB20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B337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176D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96C4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41765F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CD47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Pok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0BBB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E426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A90F54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016D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9FD7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DAEA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8B7A08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EBE1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Scratch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F90F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9ED7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F61B09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5707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986B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2C8E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716D27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F671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1E07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C7D7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1EB4DE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5FA7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5F3F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DB4B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043CE02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7E32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TurningAround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1C89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889D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702A2A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063A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BreakingApart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CDB6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B074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6</w:t>
            </w:r>
          </w:p>
        </w:tc>
      </w:tr>
      <w:tr w:rsidR="00041351" w:rsidRPr="00041351" w14:paraId="2A6E8BC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6D08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arry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AF8E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A92C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1</w:t>
            </w:r>
          </w:p>
        </w:tc>
      </w:tr>
      <w:tr w:rsidR="00041351" w:rsidRPr="00041351" w14:paraId="3EAC2F7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4375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arryingAround; Che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AEDD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38C5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11C316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5A8B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CarryingAround; Dropping; RippingOff; ToolUse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769E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767F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300C0C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0A2A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arryingAround; Poking; Sha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D815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8C7A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69C4F8D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FEA4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arryingAround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BA62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1B90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6E9EE7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C51F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arryingAround; Pull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21B9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A6BE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D3A1F7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DD62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arryingAround; Pull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E1D6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A632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5EEF7DD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4F0D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arryingAround; Pus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84A2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2E45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746FA1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C0BB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lastRenderedPageBreak/>
              <w:t>Biting; CarryingAround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9EDB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1E3A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6D8EF8C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4692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arryingAround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36E4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AD44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80DF6A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A67E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arryingAround; TurningIn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09D3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C762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2583DD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C7D3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arryingAround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CC6A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DD16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FEBCCB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9CCA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E0C0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1043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94</w:t>
            </w:r>
          </w:p>
        </w:tc>
      </w:tr>
      <w:tr w:rsidR="00041351" w:rsidRPr="00041351" w14:paraId="3787D0E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9190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Chewing; Digging; Gnawing; Pok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273F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6C03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300FB7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5E1C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Dro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310B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527B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6</w:t>
            </w:r>
          </w:p>
        </w:tc>
      </w:tr>
      <w:tr w:rsidR="00041351" w:rsidRPr="00041351" w14:paraId="220E793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B93E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Dropping; PickingA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56A3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9B33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5212B77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D112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Dropp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85E7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CA56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4</w:t>
            </w:r>
          </w:p>
        </w:tc>
      </w:tr>
      <w:tr w:rsidR="00041351" w:rsidRPr="00041351" w14:paraId="53C4362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50F8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Chewing; Dropping; RippingOff; Scra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233F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171B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5</w:t>
            </w:r>
          </w:p>
        </w:tc>
      </w:tr>
      <w:tr w:rsidR="00041351" w:rsidRPr="00041351" w14:paraId="31FB101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F14C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Dropp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C9AC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B0D5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1</w:t>
            </w:r>
          </w:p>
        </w:tc>
      </w:tr>
      <w:tr w:rsidR="00041351" w:rsidRPr="00041351" w14:paraId="23292BB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5A55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Gnaw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3CF2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F8E0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1E0C40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EDEA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Chewing; Gnawing; RippingOff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077F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7540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9106FE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D0EB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Hitt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9877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E16E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195A357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1092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PickingA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8945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F23B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4</w:t>
            </w:r>
          </w:p>
        </w:tc>
      </w:tr>
      <w:tr w:rsidR="00041351" w:rsidRPr="00041351" w14:paraId="6F8E3C1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1039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Pull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3CC5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3E61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CE22D0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452C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Pull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8E2C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0CC8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0D4918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6604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84B8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540D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7</w:t>
            </w:r>
          </w:p>
        </w:tc>
      </w:tr>
      <w:tr w:rsidR="00041351" w:rsidRPr="00041351" w14:paraId="0E01B3A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FCEB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RippingOff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956A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E683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E82D74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57F5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3ABA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D57E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1505DF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A3AE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3786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EED3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10F4C82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1523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B525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25E9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33774DF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EC06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 xml:space="preserve">Biting; Chewing; TakingIn&amp;OutOfMouth 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8198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7BE9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192883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6F5E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3FAA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3B5C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1E4556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05A6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Chew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A0D7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48B6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F0B13C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CC3E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igg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4686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54DE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  <w:tr w:rsidR="00041351" w:rsidRPr="00041351" w14:paraId="40233C4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391B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Digging; Dropping; Gnawing; Pulling; Scratching; ReachingInto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AD99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9B50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D9F05F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BCB4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Digging; Gnawing; LickingHand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3379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7936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FCF30B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511B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Digging; Gnawing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4DD9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6A4D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7A436A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C971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Digging; LickingHand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C8F6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5C0D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A35C33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154C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Digging; LickingHand; Poking; Scratching; Smell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DFAE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075D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80E6DE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E4C4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igging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1F87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5ECE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EDE845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B06D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igg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3453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355C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C8BC74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8D22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igging; Push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3115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DE58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9B99A5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9016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igg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89E9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8171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33F4446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34AD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igging; Scratching; ReachingInto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B9D6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3782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A439B2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223E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igging; Scratch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7222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589C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FA04F7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48E7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A873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2C30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2</w:t>
            </w:r>
          </w:p>
        </w:tc>
      </w:tr>
      <w:tr w:rsidR="00041351" w:rsidRPr="00041351" w14:paraId="604F2F6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547F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Gna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7CB3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BE50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3AA5B5A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9D8F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Gnawing; PickingA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6043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D064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6</w:t>
            </w:r>
          </w:p>
        </w:tc>
      </w:tr>
      <w:tr w:rsidR="00041351" w:rsidRPr="00041351" w14:paraId="060AC28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6401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Gnaw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5F20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29C1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0</w:t>
            </w:r>
          </w:p>
        </w:tc>
      </w:tr>
      <w:tr w:rsidR="00041351" w:rsidRPr="00041351" w14:paraId="41D7018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6448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Dropping; Gnawing; RippingOff; Scra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F0C4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73D4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6</w:t>
            </w:r>
          </w:p>
        </w:tc>
      </w:tr>
      <w:tr w:rsidR="00041351" w:rsidRPr="00041351" w14:paraId="7AFFC14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229A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Gnaw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4B97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B12D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51661B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715B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PickingA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9D63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AEA2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08172BA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E969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Poking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52B0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F85A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0F7570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2FAF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39AC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54FE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32E3783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2F9B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2CE9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BC93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  <w:tr w:rsidR="00041351" w:rsidRPr="00041351" w14:paraId="5619B25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8582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RippingOff; Scra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BDA5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5131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1CEA35D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AB54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lastRenderedPageBreak/>
              <w:t>Biting; Dropping; RippingOff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9353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A6ED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9F1329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08B3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RippingOff; Swing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99E7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0FAC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42BF28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F326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RippingOff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CBDC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975E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B60F39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340C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RippingOff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95DE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321B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3</w:t>
            </w:r>
          </w:p>
        </w:tc>
      </w:tr>
      <w:tr w:rsidR="00041351" w:rsidRPr="00041351" w14:paraId="0393220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DFC1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BD69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4447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DB6824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D6B8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Dropping; Scratching; TearingApart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376C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0B4D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6F0310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1E13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StrippingOff/Pee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B11E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B2AA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F65FE6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64DD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3DDB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E3F7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BC64CF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E133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Dropp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3A4E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A2B2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3BC2C06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35DD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Gna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4179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8BEF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5</w:t>
            </w:r>
          </w:p>
        </w:tc>
      </w:tr>
      <w:tr w:rsidR="00041351" w:rsidRPr="00041351" w14:paraId="1A9546D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D065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Gnawing; PickingA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A05C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CCE5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2</w:t>
            </w:r>
          </w:p>
        </w:tc>
      </w:tr>
      <w:tr w:rsidR="00041351" w:rsidRPr="00041351" w14:paraId="1D30142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B480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Gnaw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7D90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F197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41048F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167D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Gnawing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A91B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583D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535E766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D095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Gnawing; Poking; Shak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C635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BC98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2B6AF0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09EF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Gnawing; Pok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F2BE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3B29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07410B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69D6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Gnaw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05E4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E24B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057B9C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152A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Gnaw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DCB2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69CB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28EA1E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EED3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Gnawing; StrippingOff/Peel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E723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002F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21EE04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63BD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Gnawing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3846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BF5B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55396D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DBE8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 xml:space="preserve">Biting; Gnawing; TakingIn&amp;OutOfMouth 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2511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E1E0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C09BFB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E7FD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Gnaw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B046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44D6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74236FC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D50E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Gnaw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6BF2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055A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47346C1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47D1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Gnawing; TurningIn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F93A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F4AC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B6E14E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47AB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Gnawing; WavingAround; Wind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5753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E563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1174FB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5DAF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Hitt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DC37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FA91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1</w:t>
            </w:r>
          </w:p>
        </w:tc>
      </w:tr>
      <w:tr w:rsidR="00041351" w:rsidRPr="00041351" w14:paraId="3DDA3F5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B0B2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Hitt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8D7C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AAEA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2B12B0F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BBE5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Hitt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13CF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C75D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737D3B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B11F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Kiss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C6F8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0004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7D5A70A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24CE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Kiss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E0F7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338E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58AD1C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168E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Li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2277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1710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96E32D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E486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Lick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DAA7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1261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2ACEC1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0513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Lick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7B9C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E5C6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73D27E2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8DE3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LickingHand; Poking; Scratching; Smell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15A2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CDEF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CB497F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F530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Nibb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0DC8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90EA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3B3C756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7345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ett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0351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094E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08A445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1897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ickingA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3CD9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3ADA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5E4B65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CF24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6A55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1F30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3</w:t>
            </w:r>
          </w:p>
        </w:tc>
      </w:tr>
      <w:tr w:rsidR="00041351" w:rsidRPr="00041351" w14:paraId="45309CC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347E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B044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0B01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40FBBE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B552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RippingOff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DE73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B4E1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2B3079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81DA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5705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4BFE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04</w:t>
            </w:r>
          </w:p>
        </w:tc>
      </w:tr>
      <w:tr w:rsidR="00041351" w:rsidRPr="00041351" w14:paraId="0F540BE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608D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Scratching; Smas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CE3C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C6AA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6ACE824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8FC6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Scratch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7B55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48DB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08173F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87F9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Poking; Scratching; Suck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3745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2CEB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A7C995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B702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Scratch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A475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F668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D40FD9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2773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Sha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45B1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645D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76</w:t>
            </w:r>
          </w:p>
        </w:tc>
      </w:tr>
      <w:tr w:rsidR="00041351" w:rsidRPr="00041351" w14:paraId="78E492A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DC9E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744F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C707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1FDBEDE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AD45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0754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F174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7C373A4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1C5D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Suck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0125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D4F4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88A015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457D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lastRenderedPageBreak/>
              <w:t>Biting; Poking; Suck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AB20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D08D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E65E4C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1640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TearingApart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6639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6660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0D4AC3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6F65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ToolUse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65DF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EF90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23BB74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024E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ok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3B69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0731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970D6C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2358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C014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A42C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.25</w:t>
            </w:r>
          </w:p>
        </w:tc>
      </w:tr>
      <w:tr w:rsidR="00041351" w:rsidRPr="00041351" w14:paraId="5B259D0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BC41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E8A9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85DD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740559F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538A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Pulling; Pulling; TurningAround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A6FB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BFF7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0F38EF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946B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Pulling; Pulling; Twirling; Twir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B19E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E501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E5515B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1A42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; Pushing; Sla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34C0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7820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E4C8AF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E39D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E91D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E255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0DAC66E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B532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21F4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73A1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414EA5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3E6D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; Sha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B677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C7A1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E66526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E327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1ED0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FB09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528E747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4AA3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Pulling; StrippingOff/Peeling; TearingApart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3B81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8DF6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A15881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6C62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; Swing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DC17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36AD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7B0472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22AE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5A0D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80A4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F40372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65D7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C5DD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9098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22D0AE9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066D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7707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1B3F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3</w:t>
            </w:r>
          </w:p>
        </w:tc>
      </w:tr>
      <w:tr w:rsidR="00041351" w:rsidRPr="00041351" w14:paraId="6EAE426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6BDB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Pulling; TurningAround; WavingAround; Wind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997D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2AB9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49EB41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7702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7055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51E7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  <w:tr w:rsidR="00041351" w:rsidRPr="00041351" w14:paraId="17228B2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FAFA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 xml:space="preserve">Biting; PullingThroughMouth 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320B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BE8E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E57A53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1620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PullingThroughMouth 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9D6D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305E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80D34A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B52C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4786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C2A3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1</w:t>
            </w:r>
          </w:p>
        </w:tc>
      </w:tr>
      <w:tr w:rsidR="00041351" w:rsidRPr="00041351" w14:paraId="7D4CEFD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B053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RippingOff; Scra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3577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F0CD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8A9391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B0E5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RippingOff; TearingApart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1C84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DB0E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43E9F0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0A5D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RippingOff; Throw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5F0B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028E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DD5BC9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8B43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RippingOff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5F9B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AD97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4C5937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FD6B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RippingOff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C6A9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118E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B071A3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7EB0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FD2A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1B84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9</w:t>
            </w:r>
          </w:p>
        </w:tc>
      </w:tr>
      <w:tr w:rsidR="00041351" w:rsidRPr="00041351" w14:paraId="7862E2B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5803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Scratch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51F8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6DAC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2DDC3D5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1A1E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Scratching; Smell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D507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4E9D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1B82C1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B0B9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iting; Scratching; TakingIn&amp;OutOfMouth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7EAB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4EA2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16610B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1531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Scratch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D6B4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8648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4FA623F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C561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Sha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F4B6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CA9A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25DB226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EBDE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Sla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92F5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9512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6D3848E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2BB9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2FC8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E7FC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2</w:t>
            </w:r>
          </w:p>
        </w:tc>
      </w:tr>
      <w:tr w:rsidR="00041351" w:rsidRPr="00041351" w14:paraId="5B4FC37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2E4A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Smell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A767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F9BF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784C90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AEA4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SmellingHand; SmellingHand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9654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022D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4DD23F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1CDB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SpittingOu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EC7F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A35C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AD15C1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8FE6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ReachingInto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4F9E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3109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A932B5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7686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StrippingOff/Pee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DF7B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5D4D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F3112B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3D19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CBE9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9536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6</w:t>
            </w:r>
          </w:p>
        </w:tc>
      </w:tr>
      <w:tr w:rsidR="00041351" w:rsidRPr="00041351" w14:paraId="1501961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9070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Tak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0332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6FFD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163DDA3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72EF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0BDC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E2AD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72</w:t>
            </w:r>
          </w:p>
        </w:tc>
      </w:tr>
      <w:tr w:rsidR="00041351" w:rsidRPr="00041351" w14:paraId="71461EA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82EB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 xml:space="preserve">Biting; TakingIn&amp;OutOfMouth 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5F78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6D5D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7CB7C0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2B11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TakingIn&amp;OutOfMouth 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01FF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6F61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B4E243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2618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TakingIn&amp;OutOfMouth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34B7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3A1A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06940A6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03EE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AE7F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278E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63</w:t>
            </w:r>
          </w:p>
        </w:tc>
      </w:tr>
      <w:tr w:rsidR="00041351" w:rsidRPr="00041351" w14:paraId="3329B2E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01A3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lastRenderedPageBreak/>
              <w:t>Biting; TearingApart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B639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7573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2632A18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0D3D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B67A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419E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7B8A100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AFC5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EDEE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A53B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63A5700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5F57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6F27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041B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0</w:t>
            </w:r>
          </w:p>
        </w:tc>
      </w:tr>
      <w:tr w:rsidR="00041351" w:rsidRPr="00041351" w14:paraId="238A25C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6B97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TurningAround; TurningIn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6FC8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2942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034702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766E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TurningAround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3AD8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5907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73BD4A3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EC40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TurningIn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4490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208E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6314558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4B27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it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03A2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3D4B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40</w:t>
            </w:r>
          </w:p>
        </w:tc>
      </w:tr>
      <w:tr w:rsidR="00041351" w:rsidRPr="00041351" w14:paraId="334A2AF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32A1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17CD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FBD9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677357A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02EE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reakingApart; Biting; Gnawing; TearingApart; Thro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3816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8E69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734BD1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71E0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reakingApart; CarryingAround; Dropping; StrippingOff/Peeling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7C36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FACC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C573A0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6F0E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reakingApart; CarryingAround; Gnawing; PuttingOnHead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5783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1675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77C0BA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9A67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CarryingAround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4C6C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A911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3133FEC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89EC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Che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0E5B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A06C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67F221E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2E2E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Chew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6947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BC64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19088D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B76C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reakingApart; Chewing; Poking; Shaking; StrippingOff/Peeling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8A4A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19E3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E49186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F660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reakingApart; Chewing; StrippingOff/Peeling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A931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95ED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306E36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99D4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Chew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47F2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F798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0D906D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E9D5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Digg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6F1E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B90A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018558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884C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Digging; Dro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BA1B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88D7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165217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66F4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reakingApart; Digging; Peeling; Poking; Scratching; ReachingInto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75F4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E8C3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F505E5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2DBF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Dro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DF3A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9A58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6</w:t>
            </w:r>
          </w:p>
        </w:tc>
      </w:tr>
      <w:tr w:rsidR="00041351" w:rsidRPr="00041351" w14:paraId="1291E2C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1480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Dropping; Pulling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5864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CC86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5F260D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4C1D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Dropp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CD94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93F6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12793C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A96D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Dropping; StrippingOff/Pee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A65F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5973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1A2EF2A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C9E2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Dropp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CBB0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0BCF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3C4FFF4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0BC9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BreakingApart; Dropping; TakingIn&amp;OutOfMouth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02D0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CFBA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B0044C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12D8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Dropp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D922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DB04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05419AE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C180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Gnaw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1D84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2BD3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8ED876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08B6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PuttingOnHead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0AF1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9891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7DF4ED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17C4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8EAC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3EFB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617D1C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14DE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653A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5465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0B9A1E0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7307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Thro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AD3B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8094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6C56959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DBAF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A953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A04C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  <w:tr w:rsidR="00041351" w:rsidRPr="00041351" w14:paraId="74862ED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6BF3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3764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D69F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44CAD4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F1A2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TurningAround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C6C7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AFB7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FA4603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FB84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BreakingApart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E87C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C292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0CDCFEE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AFE2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arry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533D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3EF3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.43</w:t>
            </w:r>
          </w:p>
        </w:tc>
      </w:tr>
      <w:tr w:rsidR="00041351" w:rsidRPr="00041351" w14:paraId="66CBF90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BA94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arryingAround; Che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AD07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BD80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9</w:t>
            </w:r>
          </w:p>
        </w:tc>
      </w:tr>
      <w:tr w:rsidR="00041351" w:rsidRPr="00041351" w14:paraId="7D5E344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D9C5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arryingAround; Chewing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3C02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F460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32F628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9BCA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 xml:space="preserve">CarryingAround; Chewing; TakingIn&amp;OutOfMouth 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61EC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71A7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C7EB4C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4D02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arryingAround; Digg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3527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EC23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5668EF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9A0C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arryingAround; Dropp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A3A3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7A80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A0224A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7024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arryingAround; Nibb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F3D5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089C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4D9C65B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41B1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CarryingAround; RippingOff; StrippingOff/Peeling; TearingApart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F283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6223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7F2BBA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6D22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arryingAround; RippingOff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9169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51C7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025BB4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4EFA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arryingAround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9825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982A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4</w:t>
            </w:r>
          </w:p>
        </w:tc>
      </w:tr>
      <w:tr w:rsidR="00041351" w:rsidRPr="00041351" w14:paraId="2CCD11D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E434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arryingAround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79BE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51E6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6286CDB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241A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lastRenderedPageBreak/>
              <w:t>Che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D16E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2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586F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.50</w:t>
            </w:r>
          </w:p>
        </w:tc>
      </w:tr>
      <w:tr w:rsidR="00041351" w:rsidRPr="00041351" w14:paraId="69512DD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E396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Chewing; Digging; Poking; Scratching; TearingApart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DC59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123A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F4417B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91E3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Dro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A421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7033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D47242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DEE1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Dropp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3CDD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B55C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88DE10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3F04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Dropping; RippingOff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6698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C2D2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1E8ACF2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DAC0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Dropping; RippingOff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E032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CC5B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6E1E0F4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B0AA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Dropping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4749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8DEF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6E09DF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D126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Hitt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8AE5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5628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CF90D5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9FCC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Li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3408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F338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21C9851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0FB0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Nibbl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BE9A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F93E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9F4346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2C4F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PickingA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A8E1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922A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4</w:t>
            </w:r>
          </w:p>
        </w:tc>
      </w:tr>
      <w:tr w:rsidR="00041351" w:rsidRPr="00041351" w14:paraId="0D9FB0D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ACFC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PickingAt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0B00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E982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6E741C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FE31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PickingAt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727D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152E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8DFB7F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3A73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Pok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3CC9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C993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6BF129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058E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FE3F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98E9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C9A819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9E4E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E6F6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43FA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4AFF355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995C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Pulling; PullingThroughMouth 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3E80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9549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241280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D460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Pull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57AE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9A8E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  <w:tr w:rsidR="00041351" w:rsidRPr="00041351" w14:paraId="73FD9C2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90A1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PullingThrough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4F46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FEB2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7807AD7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C3B3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 xml:space="preserve">Chewing; PullingThroughMouth 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9807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2C90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331D56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5D15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C07A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DD1A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9</w:t>
            </w:r>
          </w:p>
        </w:tc>
      </w:tr>
      <w:tr w:rsidR="00041351" w:rsidRPr="00041351" w14:paraId="6FEE656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4BE6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RippingOff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9B4D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C394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3B65372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62AD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RippingOff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659F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5323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2</w:t>
            </w:r>
          </w:p>
        </w:tc>
      </w:tr>
      <w:tr w:rsidR="00041351" w:rsidRPr="00041351" w14:paraId="0BEBE73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0FF8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 xml:space="preserve">Chewing; RippingOff; TakingIn&amp;OutOfMouth 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882C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E4C9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6</w:t>
            </w:r>
          </w:p>
        </w:tc>
      </w:tr>
      <w:tr w:rsidR="00041351" w:rsidRPr="00041351" w14:paraId="38402D9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2DF1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Chewing; RippingOff; TakingIn&amp;OutOfMouth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607B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3E47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21BA65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14EC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SpittingOu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7CAC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A639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24DB280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A506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C1BC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23AE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1C5C9F6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A980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6894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D28A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89</w:t>
            </w:r>
          </w:p>
        </w:tc>
      </w:tr>
      <w:tr w:rsidR="00041351" w:rsidRPr="00041351" w14:paraId="6090EC7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BF00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TakingIn&amp;OutOfMouth; TurningIn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3626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2F5E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A2FE4D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BB47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Touch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73E6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0E07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8865E4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9C02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D61A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8E49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2E1FFC8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BB96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TurningIn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5CA0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4BEF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57A726C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884B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Chew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931F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FD1F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5AC0D2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8958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C92E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CEA1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.61</w:t>
            </w:r>
          </w:p>
        </w:tc>
      </w:tr>
      <w:tr w:rsidR="00041351" w:rsidRPr="00041351" w14:paraId="7898C54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06FF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Gnaw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56EB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53D9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4144A1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47B6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Hitt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ECCC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398A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158473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BEF5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Hitt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A788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DF62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CECA06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048F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Li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D0D7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A7C3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  <w:tr w:rsidR="00041351" w:rsidRPr="00041351" w14:paraId="1FE483A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349E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Digging; Licking; Poking; Scratch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6970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BDFC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D56057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C480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LickingHand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43FF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781A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EFDD5F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B79B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LickingHand; SmellingHand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A68F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A41D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DD2A40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52E6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30E6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D249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3</w:t>
            </w:r>
          </w:p>
        </w:tc>
      </w:tr>
      <w:tr w:rsidR="00041351" w:rsidRPr="00041351" w14:paraId="03F8F3B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AA12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5AA3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EDCC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6</w:t>
            </w:r>
          </w:p>
        </w:tc>
      </w:tr>
      <w:tr w:rsidR="00041351" w:rsidRPr="00041351" w14:paraId="4FCE991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9C41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Poking; Scratch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36FD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605F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DDCB6B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337A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A118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E389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2</w:t>
            </w:r>
          </w:p>
        </w:tc>
      </w:tr>
      <w:tr w:rsidR="00041351" w:rsidRPr="00041351" w14:paraId="603E778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A727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Pus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6B70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8089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EE2609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C346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2723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5517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4</w:t>
            </w:r>
          </w:p>
        </w:tc>
      </w:tr>
      <w:tr w:rsidR="00041351" w:rsidRPr="00041351" w14:paraId="6B50922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0B3C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Scratch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DF69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8FCA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EE2B1B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441C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lastRenderedPageBreak/>
              <w:t>Digg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B638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6FB4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2D1A20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90BB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StrippingOff/Pee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3D2A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4788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A8D60C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284B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Tak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96E7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EAD5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  <w:tr w:rsidR="00041351" w:rsidRPr="00041351" w14:paraId="3C20F5F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5F77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Thro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3C69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7067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74FC02C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9485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igg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A221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B252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6095C5B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2A6E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A422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81E7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5274FE9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E314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5550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C88B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2</w:t>
            </w:r>
          </w:p>
        </w:tc>
      </w:tr>
      <w:tr w:rsidR="00041351" w:rsidRPr="00041351" w14:paraId="3775CD6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8A0B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; RippingOff; Scratch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AFBA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507B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950717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68F3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Dropping; RippingOff; TakingIn&amp;OutOfMouth; TurningAround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FEDF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817A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54F0BF4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D5EC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; RippingOff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A115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946D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557B01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7516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A95E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50B8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5D9BE0B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AC30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; Scratching; Smelling; ReachingInto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90CF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2E0E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F6C4AD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835D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; Scratching; ReachingInto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6CB9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CCF6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529D0E5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050C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; Scratching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7DC8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2FE2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7</w:t>
            </w:r>
          </w:p>
        </w:tc>
      </w:tr>
      <w:tr w:rsidR="00041351" w:rsidRPr="00041351" w14:paraId="22C12A2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BCFD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; Scratch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203D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B002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5D8D0B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B530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C9E6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619C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4A3082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D1DB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; Tak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9F47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50E5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5BBAE29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D7C8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; TakingIn&amp;OutOfMouth; TurningIn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EA97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75DE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9CA681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40CC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Dropp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C130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2C55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596269F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8E69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328B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CCF1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2</w:t>
            </w:r>
          </w:p>
        </w:tc>
      </w:tr>
      <w:tr w:rsidR="00041351" w:rsidRPr="00041351" w14:paraId="20C603A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73DA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Bit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5409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B52D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5D991ED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7200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CarryingAround; Nibb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521E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3A2C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FF504E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0D07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Hitt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A0BB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15FC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37AC111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9EC0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Li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1C2B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769A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0E1265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883D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Gnawing; Licking; PickingAt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6727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25B9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20A779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9D4E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Licking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9FD0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C140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FF992E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AA45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Licking; Pok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E5D6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288D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2930D0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6659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LickingHand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517D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185B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8A801B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6BC3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Nibb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ECC6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3E65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3FD2F5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714E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A0E6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764A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7</w:t>
            </w:r>
          </w:p>
        </w:tc>
      </w:tr>
      <w:tr w:rsidR="00041351" w:rsidRPr="00041351" w14:paraId="30AB0EC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DD9F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Poking; Scra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FF63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607E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74EE06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2AF8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59B1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BF6F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2</w:t>
            </w:r>
          </w:p>
        </w:tc>
      </w:tr>
      <w:tr w:rsidR="00041351" w:rsidRPr="00041351" w14:paraId="72A8628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4053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81BF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5B39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0146EB6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9B73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Pull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71D9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6E47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6C507A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220F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78D4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4CC0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2</w:t>
            </w:r>
          </w:p>
        </w:tc>
      </w:tr>
      <w:tr w:rsidR="00041351" w:rsidRPr="00041351" w14:paraId="19653E6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3985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Scratch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71E9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C4A9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CC30D1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7787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Scratch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63E6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5044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AF156D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9DC4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4A77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8B2D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5A44A26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E530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4C97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135A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7</w:t>
            </w:r>
          </w:p>
        </w:tc>
      </w:tr>
      <w:tr w:rsidR="00041351" w:rsidRPr="00041351" w14:paraId="6555FA8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66B7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549E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04FE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3837B7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7F97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Gnaw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8F79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FDEC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F0F42A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3B2D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Hitt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171B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48AD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68</w:t>
            </w:r>
          </w:p>
        </w:tc>
      </w:tr>
      <w:tr w:rsidR="00041351" w:rsidRPr="00041351" w14:paraId="0095CD6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C033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Hitting; Li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5129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776D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6934C7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49E1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Hitting; Pett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287E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4147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13AA1A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A371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Hitt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06BD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5BB9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781FB31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8E2B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Hitt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EEFF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8638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  <w:tr w:rsidR="00041351" w:rsidRPr="00041351" w14:paraId="739A637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8E1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Hitting; Pull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3F76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80B6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1F3A76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64EB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Hitting; Pull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6291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2CE5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616CEF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A816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lastRenderedPageBreak/>
              <w:t>Hitting; 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3E5F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B58B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CFF075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F21A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Hitt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A5BB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DF5E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C823E6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87FF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Kiss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158B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5D46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1</w:t>
            </w:r>
          </w:p>
        </w:tc>
      </w:tr>
      <w:tr w:rsidR="00041351" w:rsidRPr="00041351" w14:paraId="0CA45CA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1884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Kissing; Licking; Scratch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5095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445B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C86FDB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3F36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Kissing; Pok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C68E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0C37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0FB2E0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F9DA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Kiss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029D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322C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278E847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1795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Kissing; Smelling; TearingApart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7E9D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3FAE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B67F9D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C49F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Kissing; Smell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EF4F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9100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E00064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964B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Kiss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A44C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D876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5B3DF7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CE04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4D68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64DD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0A86FE7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05C8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981E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947D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678A80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D0DD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9FA6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82BE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25FC85B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2614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; Poking; Scratch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B4AC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131B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A810B3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236E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; Pok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07CE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48CF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22A8D1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91AB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; Pok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3E75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E687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2DF18E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3D93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; Pull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FEFD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1BA9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50750F8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A3F3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; RippingOff; Rubb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8D64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1812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DC9AB2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0D39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; RippingOff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2B1E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0E26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C0BDBF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80A6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; Scratch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3E85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4F9B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2A6B5BB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22BF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E1E3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907C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27F96E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B5FB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; Smell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2D0B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D8DA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555213A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D235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0968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B39B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1D1E5A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9806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Ha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0D8B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7061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04B996A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3A86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Hand; 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F8F5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AF15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3A407F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5952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Hand; Smell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6F49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3453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C3E790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210D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Hand; SmellingHand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C722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4138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D1022A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546E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LickingHand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CD09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B538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  <w:tr w:rsidR="00041351" w:rsidRPr="00041351" w14:paraId="56319CD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D6A5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Nibb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6062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762B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537F984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B49C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ett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9A44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FAA2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4</w:t>
            </w:r>
          </w:p>
        </w:tc>
      </w:tr>
      <w:tr w:rsidR="00041351" w:rsidRPr="00041351" w14:paraId="4C6600E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183C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ett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A4F8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9B1C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5</w:t>
            </w:r>
          </w:p>
        </w:tc>
      </w:tr>
      <w:tr w:rsidR="00041351" w:rsidRPr="00041351" w14:paraId="20B53E7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E51A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etting; Pok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F271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AA83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6F42891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B5E2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etting; Pok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8246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A927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E5EE0A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1523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etting; Scratch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B66A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D5B9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8EC19B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D671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ett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8F5D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BDEB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419EFC4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3D48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ett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E193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A0D5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7</w:t>
            </w:r>
          </w:p>
        </w:tc>
      </w:tr>
      <w:tr w:rsidR="00041351" w:rsidRPr="00041351" w14:paraId="1897E6B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10DA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ickingA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6968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A0D2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7</w:t>
            </w:r>
          </w:p>
        </w:tc>
      </w:tr>
      <w:tr w:rsidR="00041351" w:rsidRPr="00041351" w14:paraId="708D6F9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AC7E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ickingAt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2F4E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B216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B8F4FF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FDC4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ickingAt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1C47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BDAA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29DBEE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CA6A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142C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BD9C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35</w:t>
            </w:r>
          </w:p>
        </w:tc>
      </w:tr>
      <w:tr w:rsidR="00041351" w:rsidRPr="00041351" w14:paraId="726BCD0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2163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BE5F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243B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9B48EF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522F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RippingOff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C2C9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746D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6AA8E9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DD88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76B8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43F3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98</w:t>
            </w:r>
          </w:p>
        </w:tc>
      </w:tr>
      <w:tr w:rsidR="00041351" w:rsidRPr="00041351" w14:paraId="073F95C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C9CE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Scratching; Smas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D362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3018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672EDBD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2C4E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Scratch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9575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89AF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3</w:t>
            </w:r>
          </w:p>
        </w:tc>
      </w:tr>
      <w:tr w:rsidR="00041351" w:rsidRPr="00041351" w14:paraId="67C24FE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396B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Poking; Scratching; TakingIn&amp;OutOfMouth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A211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3EF5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3DD137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FFC3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Scratch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C167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67B1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39F141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0D4E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Scratching; Thro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5B5B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8B54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7EBC55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1E7F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Scratch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D622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C119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2B900B1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F763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lastRenderedPageBreak/>
              <w:t>Poking; Sla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64E3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30C6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52F160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616E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9291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AC97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7</w:t>
            </w:r>
          </w:p>
        </w:tc>
      </w:tr>
      <w:tr w:rsidR="00041351" w:rsidRPr="00041351" w14:paraId="4DEB4A4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D98F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Smell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1DD9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F145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DD837B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C8FE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SmellingHand; ReachingInto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A820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AA42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14F94E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D851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ReachingInto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7FD5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E52E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7</w:t>
            </w:r>
          </w:p>
        </w:tc>
      </w:tr>
      <w:tr w:rsidR="00041351" w:rsidRPr="00041351" w14:paraId="2C23DFD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1319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88AD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2D57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AE1C1A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E277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E136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BD97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13E53D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E27D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A26B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CE1C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2B65E4A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3B3C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ToolUse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3B9A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4DFA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2C5841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2080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BC0B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C751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7</w:t>
            </w:r>
          </w:p>
        </w:tc>
      </w:tr>
      <w:tr w:rsidR="00041351" w:rsidRPr="00041351" w14:paraId="1474863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96D2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ok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D423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30C8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B1F295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E9AE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9EB2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F49C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86</w:t>
            </w:r>
          </w:p>
        </w:tc>
      </w:tr>
      <w:tr w:rsidR="00041351" w:rsidRPr="00041351" w14:paraId="04F3436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2EA9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; Pus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DB15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9295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C6AB26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C74C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val="en-GB" w:eastAsia="de-CH"/>
              </w:rPr>
              <w:t>Pulling; Pushing; Scratching; ReachingInto; Swinging; Touch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87A9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2CDB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5A3CB2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C14B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3291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B255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11B1E1C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6580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; Sha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B3CA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3FE5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27C725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F0DF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; Sla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6CC6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CCDB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5267EC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C634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9808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547F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B613BF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9C2E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; 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5E28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FC54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7DDF4E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7665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F485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6245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207421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A0C9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1537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CFEC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753BB1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EEA0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51CF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5AE7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63</w:t>
            </w:r>
          </w:p>
        </w:tc>
      </w:tr>
      <w:tr w:rsidR="00041351" w:rsidRPr="00041351" w14:paraId="52CE5D3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C43D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409B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6880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6</w:t>
            </w:r>
          </w:p>
        </w:tc>
      </w:tr>
      <w:tr w:rsidR="00041351" w:rsidRPr="00041351" w14:paraId="21949A0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C23E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; TurningAround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A7C5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FB44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774E192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5F74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B43F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C36C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D6C4F2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6E09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llingThrough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3571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059A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3</w:t>
            </w:r>
          </w:p>
        </w:tc>
      </w:tr>
      <w:tr w:rsidR="00041351" w:rsidRPr="00041351" w14:paraId="2B53040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4A1A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 xml:space="preserve">PullingThroughMouth; TearingApart; WindingAround 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B008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0FC7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08B1A0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E585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Push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096C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4B2C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18B94F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2CFC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RippingOff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8A24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5AFF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  <w:tr w:rsidR="00041351" w:rsidRPr="00041351" w14:paraId="4D05255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E3DC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RippingOff; Rubb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45BF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93C2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77FBED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75D6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RippingOff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6A1C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9A1C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838C8E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7E68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RippingOff; Smell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3FFB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6098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EDE670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1051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RippingOff; TakingIn&amp;OutOfMouth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DFB4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DD98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FFA9C2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476A7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RippingOff; TakingIn&amp;OutOfMouth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8B41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1C4E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1211BB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50EF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RippingOff; 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BACD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273C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4109DFB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14E0B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Rubbing; 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BBA9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0F37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D31E22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78F0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crat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7A1F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D5C1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.66</w:t>
            </w:r>
          </w:p>
        </w:tc>
      </w:tr>
      <w:tr w:rsidR="00041351" w:rsidRPr="00041351" w14:paraId="2515404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CB95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cratching; Sha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E548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CD14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8FC377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0839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cratching; Sla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52BD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FDE3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45EF8F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8FAF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cratching; 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1BA8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E18E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6</w:t>
            </w:r>
          </w:p>
        </w:tc>
      </w:tr>
      <w:tr w:rsidR="00041351" w:rsidRPr="00041351" w14:paraId="64A333D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0FBE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cratching; ReachingInto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CE2A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EEAD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045AAC9B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85F6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cratching; StrippingOff/Pee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0B0E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FA0D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1D0A26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C6EE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cratching; Tak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68CE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8214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400F83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29FD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cratching; TearingApart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A8F7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F717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65CA4B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0085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cratching; Thro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DA73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48AC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41B615B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727B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cratch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A81D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445C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1</w:t>
            </w:r>
          </w:p>
        </w:tc>
      </w:tr>
      <w:tr w:rsidR="00041351" w:rsidRPr="00041351" w14:paraId="64AED71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B3A2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ha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3115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CCCE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FC1B71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F2D1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haking; Biting; Break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1454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BE65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7DE046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9820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lastRenderedPageBreak/>
              <w:t>Shaking; Biting; Hitt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E723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0140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0CDCAC3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C8B0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haking; Chew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DBB8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FB77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7A3C80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86AB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lapp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2BA1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99C0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32</w:t>
            </w:r>
          </w:p>
        </w:tc>
      </w:tr>
      <w:tr w:rsidR="00041351" w:rsidRPr="00041351" w14:paraId="45715500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DAEC0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me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5DF7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B427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50</w:t>
            </w:r>
          </w:p>
        </w:tc>
      </w:tr>
      <w:tr w:rsidR="00041351" w:rsidRPr="00041351" w14:paraId="5B75A887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6BA5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melling; Po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67CA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A157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C89CE5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F356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melling; Pul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FD17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4569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FDD2BC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CEAD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melling; SmellingHa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B20A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FECD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7E76188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6267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melling; ReachingInto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DCEA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D1A4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6A52776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864E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melling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4255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A887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3</w:t>
            </w:r>
          </w:p>
        </w:tc>
      </w:tr>
      <w:tr w:rsidR="00041351" w:rsidRPr="00041351" w14:paraId="5BDE26D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C78E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melling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6E36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EA3C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776800F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5EC2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melling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2C99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CDC9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72</w:t>
            </w:r>
          </w:p>
        </w:tc>
      </w:tr>
      <w:tr w:rsidR="00041351" w:rsidRPr="00041351" w14:paraId="533E429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A220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melling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9459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F3E8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472EF6C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E7A3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melling; TurningAround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29EF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A2D0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7E4D2E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F27A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mellingHand; 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23F2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DF8F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5F6EC4C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ACF96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ReachingInto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AA32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109B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  <w:tr w:rsidR="00041351" w:rsidRPr="00041351" w14:paraId="22C74EA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05745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trippingOff/Peel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0BC65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84FB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13F411EF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19D2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uck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6F9B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7012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7</w:t>
            </w:r>
          </w:p>
        </w:tc>
      </w:tr>
      <w:tr w:rsidR="00041351" w:rsidRPr="00041351" w14:paraId="36F7CD21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0AC8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ucking; 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6B0EC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E225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292A40A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531F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Swing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9EB4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3DEE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  <w:tr w:rsidR="00041351" w:rsidRPr="00041351" w14:paraId="76AE062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ECACA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ak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680D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9DA0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211FA015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FB8B4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akingApart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D887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9041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655181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D0D6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akingApart; Thro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84F7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C2A7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703ADFA6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987B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akingApart; Throwing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93AA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BB5D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3685A70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2E382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akingIn&amp;OutOf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EC3F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107D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.79</w:t>
            </w:r>
          </w:p>
        </w:tc>
      </w:tr>
      <w:tr w:rsidR="00041351" w:rsidRPr="00041351" w14:paraId="1A96B53A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5AA0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akingIn&amp;OutOfMouth; 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8E3BA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522D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5793E45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3362F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akingIn&amp;OutOfMouth; 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260D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9378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44D06AD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C0DE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akingIn&amp;OutOfMouth; TurningIn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E8CD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E153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0EE4896D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EC8BE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akingIn&amp;OutOfMouth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7DB5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59867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5</w:t>
            </w:r>
          </w:p>
        </w:tc>
      </w:tr>
      <w:tr w:rsidR="00041351" w:rsidRPr="00041351" w14:paraId="04A4D68C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8E48D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earingApart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4D9C6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37824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68</w:t>
            </w:r>
          </w:p>
        </w:tc>
      </w:tr>
      <w:tr w:rsidR="00041351" w:rsidRPr="00041351" w14:paraId="771C1CC8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767B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hrow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1B8E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0752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27</w:t>
            </w:r>
          </w:p>
        </w:tc>
      </w:tr>
      <w:tr w:rsidR="00041351" w:rsidRPr="00041351" w14:paraId="051C6462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911E8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oolUs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09E78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C0303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1DD7A13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3BDD3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ouching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6004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649BD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.94</w:t>
            </w:r>
          </w:p>
        </w:tc>
      </w:tr>
      <w:tr w:rsidR="00041351" w:rsidRPr="00041351" w14:paraId="17802934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1893C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urn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AA81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1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FB719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45</w:t>
            </w:r>
          </w:p>
        </w:tc>
      </w:tr>
      <w:tr w:rsidR="00041351" w:rsidRPr="00041351" w14:paraId="4923C35E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971C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urningAround; WavingAroun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DC5FE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162AF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09</w:t>
            </w:r>
          </w:p>
        </w:tc>
      </w:tr>
      <w:tr w:rsidR="00041351" w:rsidRPr="00041351" w14:paraId="1996C719" w14:textId="77777777" w:rsidTr="00041351">
        <w:trPr>
          <w:trHeight w:val="292"/>
        </w:trPr>
        <w:tc>
          <w:tcPr>
            <w:tcW w:w="7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AC749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TurningInMout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C2911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03A3B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4</w:t>
            </w:r>
          </w:p>
        </w:tc>
      </w:tr>
      <w:tr w:rsidR="00041351" w:rsidRPr="00041351" w14:paraId="1AC5CCAB" w14:textId="77777777" w:rsidTr="00041351">
        <w:trPr>
          <w:trHeight w:val="300"/>
        </w:trPr>
        <w:tc>
          <w:tcPr>
            <w:tcW w:w="7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60BF81" w14:textId="77777777" w:rsidR="00041351" w:rsidRPr="00041351" w:rsidRDefault="00041351" w:rsidP="00041351">
            <w:pPr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WavingAround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9FA542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93B650" w14:textId="77777777" w:rsidR="00041351" w:rsidRPr="00041351" w:rsidRDefault="00041351" w:rsidP="00041351">
            <w:pPr>
              <w:jc w:val="right"/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</w:pPr>
            <w:r w:rsidRPr="00041351">
              <w:rPr>
                <w:rFonts w:ascii="Calibri" w:hAnsi="Calibri" w:cs="Calibri"/>
                <w:color w:val="000000"/>
                <w:sz w:val="22"/>
                <w:szCs w:val="22"/>
                <w:lang w:eastAsia="de-CH"/>
              </w:rPr>
              <w:t>0.18</w:t>
            </w:r>
          </w:p>
        </w:tc>
      </w:tr>
    </w:tbl>
    <w:p w14:paraId="7D2D4747" w14:textId="184583D7" w:rsidR="00184A4C" w:rsidRDefault="00184A4C" w:rsidP="00A227D2">
      <w:pPr>
        <w:spacing w:line="480" w:lineRule="auto"/>
        <w:rPr>
          <w:rFonts w:asciiTheme="minorHAnsi" w:hAnsiTheme="minorHAnsi" w:cstheme="minorHAnsi"/>
          <w:lang w:val="en-US"/>
        </w:rPr>
      </w:pPr>
    </w:p>
    <w:p w14:paraId="09F32ECA" w14:textId="77777777" w:rsidR="000B2E5A" w:rsidRDefault="000B2E5A" w:rsidP="00A227D2">
      <w:pPr>
        <w:spacing w:line="480" w:lineRule="auto"/>
        <w:rPr>
          <w:rFonts w:asciiTheme="minorHAnsi" w:hAnsiTheme="minorHAnsi" w:cstheme="minorHAnsi"/>
          <w:lang w:val="en-US"/>
        </w:rPr>
      </w:pPr>
    </w:p>
    <w:p w14:paraId="0387F63B" w14:textId="6171E8D8" w:rsidR="000B2E5A" w:rsidRPr="007514D4" w:rsidRDefault="007514D4" w:rsidP="00A227D2">
      <w:pPr>
        <w:spacing w:line="480" w:lineRule="auto"/>
        <w:rPr>
          <w:rFonts w:asciiTheme="minorHAnsi" w:hAnsiTheme="minorHAnsi" w:cstheme="minorHAnsi"/>
          <w:b/>
          <w:bCs/>
          <w:lang w:val="en-CH"/>
        </w:rPr>
      </w:pPr>
      <w:r w:rsidRPr="007514D4">
        <w:rPr>
          <w:rFonts w:asciiTheme="minorHAnsi" w:hAnsiTheme="minorHAnsi" w:cstheme="minorHAnsi"/>
          <w:b/>
          <w:bCs/>
          <w:lang w:val="en-CH"/>
        </w:rPr>
        <w:t>References</w:t>
      </w:r>
    </w:p>
    <w:p w14:paraId="15BBB670" w14:textId="77777777" w:rsidR="007514D4" w:rsidRPr="007514D4" w:rsidRDefault="000B2E5A" w:rsidP="007514D4">
      <w:pPr>
        <w:pStyle w:val="EndNoteBibliography"/>
        <w:ind w:left="720" w:hanging="720"/>
      </w:pPr>
      <w:r>
        <w:rPr>
          <w:rFonts w:asciiTheme="minorHAnsi" w:hAnsiTheme="minorHAnsi" w:cstheme="minorHAnsi"/>
        </w:rPr>
        <w:fldChar w:fldCharType="begin"/>
      </w:r>
      <w:r>
        <w:rPr>
          <w:rFonts w:asciiTheme="minorHAnsi" w:hAnsiTheme="minorHAnsi" w:cstheme="minorHAnsi"/>
        </w:rPr>
        <w:instrText xml:space="preserve"> ADDIN EN.REFLIST </w:instrText>
      </w:r>
      <w:r>
        <w:rPr>
          <w:rFonts w:asciiTheme="minorHAnsi" w:hAnsiTheme="minorHAnsi" w:cstheme="minorHAnsi"/>
        </w:rPr>
        <w:fldChar w:fldCharType="separate"/>
      </w:r>
      <w:r w:rsidR="007514D4" w:rsidRPr="007514D4">
        <w:t xml:space="preserve">Byrne, R. W., Corp, N., &amp; Byrne, J. M. (2001). Manual dexterity in the gorilla: bimanual and digit role differentiation in a natural task. </w:t>
      </w:r>
      <w:r w:rsidR="007514D4" w:rsidRPr="007514D4">
        <w:rPr>
          <w:i/>
        </w:rPr>
        <w:t>Anim. Cog.</w:t>
      </w:r>
      <w:r w:rsidR="007514D4" w:rsidRPr="007514D4">
        <w:t>,</w:t>
      </w:r>
      <w:r w:rsidR="007514D4" w:rsidRPr="007514D4">
        <w:rPr>
          <w:i/>
        </w:rPr>
        <w:t xml:space="preserve"> 4</w:t>
      </w:r>
      <w:r w:rsidR="007514D4" w:rsidRPr="007514D4">
        <w:t xml:space="preserve">(3-4), 347-361. </w:t>
      </w:r>
    </w:p>
    <w:p w14:paraId="2C1B60DD" w14:textId="77777777" w:rsidR="007514D4" w:rsidRPr="007514D4" w:rsidRDefault="007514D4" w:rsidP="007514D4">
      <w:pPr>
        <w:pStyle w:val="EndNoteBibliography"/>
        <w:ind w:left="720" w:hanging="720"/>
      </w:pPr>
      <w:r w:rsidRPr="007514D4">
        <w:t>De Resende, B. D., Ottoni, E. B., &amp; Fragaszy, D. M. (2008). Ontogeny of manipulative behavior and nut‐cracking in young tufted capuchin monkeys (</w:t>
      </w:r>
      <w:r w:rsidRPr="007514D4">
        <w:rPr>
          <w:i/>
        </w:rPr>
        <w:t>Cebus apella</w:t>
      </w:r>
      <w:r w:rsidRPr="007514D4">
        <w:t xml:space="preserve">): a Perception–action perspective. </w:t>
      </w:r>
      <w:r w:rsidRPr="007514D4">
        <w:rPr>
          <w:i/>
        </w:rPr>
        <w:t>Dev. Sci.</w:t>
      </w:r>
      <w:r w:rsidRPr="007514D4">
        <w:t>,</w:t>
      </w:r>
      <w:r w:rsidRPr="007514D4">
        <w:rPr>
          <w:i/>
        </w:rPr>
        <w:t xml:space="preserve"> 11</w:t>
      </w:r>
      <w:r w:rsidRPr="007514D4">
        <w:t xml:space="preserve">(6), 828-840. </w:t>
      </w:r>
    </w:p>
    <w:p w14:paraId="370E6C06" w14:textId="77777777" w:rsidR="007514D4" w:rsidRPr="007514D4" w:rsidRDefault="007514D4" w:rsidP="007514D4">
      <w:pPr>
        <w:pStyle w:val="EndNoteBibliography"/>
        <w:ind w:left="720" w:hanging="720"/>
      </w:pPr>
      <w:r w:rsidRPr="007514D4">
        <w:lastRenderedPageBreak/>
        <w:t>Inoue-Nakamura, N., &amp; Matsuzawa, T. (1997). Development of stone tool use by wild chimpanzees (</w:t>
      </w:r>
      <w:r w:rsidRPr="007514D4">
        <w:rPr>
          <w:i/>
        </w:rPr>
        <w:t>Pan troglodytes</w:t>
      </w:r>
      <w:r w:rsidRPr="007514D4">
        <w:t xml:space="preserve">). </w:t>
      </w:r>
      <w:r w:rsidRPr="007514D4">
        <w:rPr>
          <w:i/>
        </w:rPr>
        <w:t>J. Comp. Psychol.</w:t>
      </w:r>
      <w:r w:rsidRPr="007514D4">
        <w:t>,</w:t>
      </w:r>
      <w:r w:rsidRPr="007514D4">
        <w:rPr>
          <w:i/>
        </w:rPr>
        <w:t xml:space="preserve"> 111</w:t>
      </w:r>
      <w:r w:rsidRPr="007514D4">
        <w:t xml:space="preserve">(2), 159. </w:t>
      </w:r>
    </w:p>
    <w:p w14:paraId="6A006700" w14:textId="77777777" w:rsidR="007514D4" w:rsidRPr="007514D4" w:rsidRDefault="007514D4" w:rsidP="007514D4">
      <w:pPr>
        <w:pStyle w:val="EndNoteBibliography"/>
        <w:ind w:left="720" w:hanging="720"/>
      </w:pPr>
      <w:r w:rsidRPr="007514D4">
        <w:t xml:space="preserve">Torigoe, T. (1985). Comparison of object manipulation among 74 species of non-human primates. </w:t>
      </w:r>
      <w:r w:rsidRPr="007514D4">
        <w:rPr>
          <w:i/>
        </w:rPr>
        <w:t>Primates</w:t>
      </w:r>
      <w:r w:rsidRPr="007514D4">
        <w:t>,</w:t>
      </w:r>
      <w:r w:rsidRPr="007514D4">
        <w:rPr>
          <w:i/>
        </w:rPr>
        <w:t xml:space="preserve"> 26</w:t>
      </w:r>
      <w:r w:rsidRPr="007514D4">
        <w:t xml:space="preserve">(2), 182-194. </w:t>
      </w:r>
    </w:p>
    <w:p w14:paraId="3DDF7BFD" w14:textId="7EA7CADA" w:rsidR="00184A4C" w:rsidRPr="00646180" w:rsidRDefault="000B2E5A" w:rsidP="00A227D2">
      <w:pPr>
        <w:spacing w:line="480" w:lineRule="auto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fldChar w:fldCharType="end"/>
      </w:r>
    </w:p>
    <w:sectPr w:rsidR="00184A4C" w:rsidRPr="00646180" w:rsidSect="00E56589">
      <w:type w:val="continuous"/>
      <w:pgSz w:w="11906" w:h="16838"/>
      <w:pgMar w:top="1418" w:right="1418" w:bottom="1134" w:left="1418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19B046" w14:textId="77777777" w:rsidR="00212B6D" w:rsidRDefault="00212B6D" w:rsidP="00232414">
      <w:r>
        <w:separator/>
      </w:r>
    </w:p>
  </w:endnote>
  <w:endnote w:type="continuationSeparator" w:id="0">
    <w:p w14:paraId="5A48D4C6" w14:textId="77777777" w:rsidR="00212B6D" w:rsidRDefault="00212B6D" w:rsidP="002324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de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303054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71F6FFE" w14:textId="16063239" w:rsidR="00222AF2" w:rsidRDefault="00222AF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19E3D9D" w14:textId="77777777" w:rsidR="00222AF2" w:rsidRDefault="00222AF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B77108" w14:textId="77777777" w:rsidR="00212B6D" w:rsidRDefault="00212B6D" w:rsidP="00232414">
      <w:r>
        <w:separator/>
      </w:r>
    </w:p>
  </w:footnote>
  <w:footnote w:type="continuationSeparator" w:id="0">
    <w:p w14:paraId="5E4708A5" w14:textId="77777777" w:rsidR="00212B6D" w:rsidRDefault="00212B6D" w:rsidP="0023241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964C08"/>
    <w:multiLevelType w:val="multilevel"/>
    <w:tmpl w:val="E4E4987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1C800092"/>
    <w:multiLevelType w:val="hybridMultilevel"/>
    <w:tmpl w:val="FA40F36C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EC56A12"/>
    <w:multiLevelType w:val="multilevel"/>
    <w:tmpl w:val="E4E4987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30735796"/>
    <w:multiLevelType w:val="multilevel"/>
    <w:tmpl w:val="E4E4987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3A464EF9"/>
    <w:multiLevelType w:val="hybridMultilevel"/>
    <w:tmpl w:val="54220B9A"/>
    <w:lvl w:ilvl="0" w:tplc="315023B6">
      <w:start w:val="1"/>
      <w:numFmt w:val="decimal"/>
      <w:lvlText w:val="%1."/>
      <w:lvlJc w:val="left"/>
      <w:pPr>
        <w:ind w:left="720" w:hanging="360"/>
      </w:pPr>
    </w:lvl>
    <w:lvl w:ilvl="1" w:tplc="8226731C">
      <w:start w:val="1"/>
      <w:numFmt w:val="lowerLetter"/>
      <w:lvlText w:val="%2."/>
      <w:lvlJc w:val="left"/>
      <w:pPr>
        <w:ind w:left="1440" w:hanging="360"/>
      </w:pPr>
    </w:lvl>
    <w:lvl w:ilvl="2" w:tplc="89D4FFD2">
      <w:start w:val="1"/>
      <w:numFmt w:val="lowerRoman"/>
      <w:lvlText w:val="%3."/>
      <w:lvlJc w:val="right"/>
      <w:pPr>
        <w:ind w:left="2160" w:hanging="180"/>
      </w:pPr>
    </w:lvl>
    <w:lvl w:ilvl="3" w:tplc="A1689934">
      <w:start w:val="1"/>
      <w:numFmt w:val="decimal"/>
      <w:lvlText w:val="%4."/>
      <w:lvlJc w:val="left"/>
      <w:pPr>
        <w:ind w:left="2880" w:hanging="360"/>
      </w:pPr>
    </w:lvl>
    <w:lvl w:ilvl="4" w:tplc="D26652F0">
      <w:start w:val="1"/>
      <w:numFmt w:val="lowerLetter"/>
      <w:lvlText w:val="%5."/>
      <w:lvlJc w:val="left"/>
      <w:pPr>
        <w:ind w:left="3600" w:hanging="360"/>
      </w:pPr>
    </w:lvl>
    <w:lvl w:ilvl="5" w:tplc="569C267C">
      <w:start w:val="1"/>
      <w:numFmt w:val="lowerRoman"/>
      <w:lvlText w:val="%6."/>
      <w:lvlJc w:val="right"/>
      <w:pPr>
        <w:ind w:left="4320" w:hanging="180"/>
      </w:pPr>
    </w:lvl>
    <w:lvl w:ilvl="6" w:tplc="D50CB656">
      <w:start w:val="1"/>
      <w:numFmt w:val="decimal"/>
      <w:lvlText w:val="%7."/>
      <w:lvlJc w:val="left"/>
      <w:pPr>
        <w:ind w:left="5040" w:hanging="360"/>
      </w:pPr>
    </w:lvl>
    <w:lvl w:ilvl="7" w:tplc="90E64998">
      <w:start w:val="1"/>
      <w:numFmt w:val="lowerLetter"/>
      <w:lvlText w:val="%8."/>
      <w:lvlJc w:val="left"/>
      <w:pPr>
        <w:ind w:left="5760" w:hanging="360"/>
      </w:pPr>
    </w:lvl>
    <w:lvl w:ilvl="8" w:tplc="DE02925E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CFB2AE2"/>
    <w:multiLevelType w:val="multilevel"/>
    <w:tmpl w:val="9B1268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/>
        <w:sz w:val="20"/>
      </w:rPr>
    </w:lvl>
  </w:abstractNum>
  <w:abstractNum w:abstractNumId="6" w15:restartNumberingAfterBreak="0">
    <w:nsid w:val="50075321"/>
    <w:multiLevelType w:val="multilevel"/>
    <w:tmpl w:val="E4E4987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630D2D2D"/>
    <w:multiLevelType w:val="hybridMultilevel"/>
    <w:tmpl w:val="103E62BE"/>
    <w:lvl w:ilvl="0" w:tplc="C0A4FAE6">
      <w:start w:val="9"/>
      <w:numFmt w:val="decimal"/>
      <w:lvlText w:val="%1"/>
      <w:lvlJc w:val="left"/>
      <w:pPr>
        <w:ind w:left="108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800" w:hanging="360"/>
      </w:pPr>
    </w:lvl>
    <w:lvl w:ilvl="2" w:tplc="0807001B" w:tentative="1">
      <w:start w:val="1"/>
      <w:numFmt w:val="lowerRoman"/>
      <w:lvlText w:val="%3."/>
      <w:lvlJc w:val="right"/>
      <w:pPr>
        <w:ind w:left="2520" w:hanging="180"/>
      </w:pPr>
    </w:lvl>
    <w:lvl w:ilvl="3" w:tplc="0807000F" w:tentative="1">
      <w:start w:val="1"/>
      <w:numFmt w:val="decimal"/>
      <w:lvlText w:val="%4."/>
      <w:lvlJc w:val="left"/>
      <w:pPr>
        <w:ind w:left="3240" w:hanging="360"/>
      </w:pPr>
    </w:lvl>
    <w:lvl w:ilvl="4" w:tplc="08070019" w:tentative="1">
      <w:start w:val="1"/>
      <w:numFmt w:val="lowerLetter"/>
      <w:lvlText w:val="%5."/>
      <w:lvlJc w:val="left"/>
      <w:pPr>
        <w:ind w:left="3960" w:hanging="360"/>
      </w:pPr>
    </w:lvl>
    <w:lvl w:ilvl="5" w:tplc="0807001B" w:tentative="1">
      <w:start w:val="1"/>
      <w:numFmt w:val="lowerRoman"/>
      <w:lvlText w:val="%6."/>
      <w:lvlJc w:val="right"/>
      <w:pPr>
        <w:ind w:left="4680" w:hanging="180"/>
      </w:pPr>
    </w:lvl>
    <w:lvl w:ilvl="6" w:tplc="0807000F" w:tentative="1">
      <w:start w:val="1"/>
      <w:numFmt w:val="decimal"/>
      <w:lvlText w:val="%7."/>
      <w:lvlJc w:val="left"/>
      <w:pPr>
        <w:ind w:left="5400" w:hanging="360"/>
      </w:pPr>
    </w:lvl>
    <w:lvl w:ilvl="7" w:tplc="08070019" w:tentative="1">
      <w:start w:val="1"/>
      <w:numFmt w:val="lowerLetter"/>
      <w:lvlText w:val="%8."/>
      <w:lvlJc w:val="left"/>
      <w:pPr>
        <w:ind w:left="6120" w:hanging="360"/>
      </w:pPr>
    </w:lvl>
    <w:lvl w:ilvl="8" w:tplc="08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6C762B9F"/>
    <w:multiLevelType w:val="hybridMultilevel"/>
    <w:tmpl w:val="465C919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03E388D"/>
    <w:multiLevelType w:val="hybridMultilevel"/>
    <w:tmpl w:val="73D4F13C"/>
    <w:lvl w:ilvl="0" w:tplc="A7C609B4">
      <w:start w:val="1"/>
      <w:numFmt w:val="bullet"/>
      <w:lvlText w:val=""/>
      <w:lvlJc w:val="left"/>
      <w:pPr>
        <w:ind w:left="360" w:hanging="360"/>
      </w:pPr>
      <w:rPr>
        <w:rFonts w:ascii="Symbol" w:hAnsi="Symbol"/>
      </w:rPr>
    </w:lvl>
    <w:lvl w:ilvl="1" w:tplc="BB3096EA">
      <w:start w:val="1"/>
      <w:numFmt w:val="bullet"/>
      <w:lvlText w:val="o"/>
      <w:lvlJc w:val="left"/>
      <w:pPr>
        <w:ind w:left="1080" w:hanging="360"/>
      </w:pPr>
      <w:rPr>
        <w:rFonts w:ascii="Courier New" w:hAnsi="Courier New"/>
      </w:rPr>
    </w:lvl>
    <w:lvl w:ilvl="2" w:tplc="38CC5E44">
      <w:start w:val="1"/>
      <w:numFmt w:val="bullet"/>
      <w:lvlText w:val=""/>
      <w:lvlJc w:val="left"/>
      <w:pPr>
        <w:ind w:left="1800" w:hanging="360"/>
      </w:pPr>
      <w:rPr>
        <w:rFonts w:ascii="Wingdings" w:hAnsi="Wingdings"/>
      </w:rPr>
    </w:lvl>
    <w:lvl w:ilvl="3" w:tplc="F0C687A4">
      <w:start w:val="1"/>
      <w:numFmt w:val="bullet"/>
      <w:lvlText w:val=""/>
      <w:lvlJc w:val="left"/>
      <w:pPr>
        <w:ind w:left="2520" w:hanging="360"/>
      </w:pPr>
      <w:rPr>
        <w:rFonts w:ascii="Symbol" w:hAnsi="Symbol"/>
      </w:rPr>
    </w:lvl>
    <w:lvl w:ilvl="4" w:tplc="4838DFA2">
      <w:start w:val="1"/>
      <w:numFmt w:val="bullet"/>
      <w:lvlText w:val="o"/>
      <w:lvlJc w:val="left"/>
      <w:pPr>
        <w:ind w:left="3240" w:hanging="360"/>
      </w:pPr>
      <w:rPr>
        <w:rFonts w:ascii="Courier New" w:hAnsi="Courier New"/>
      </w:rPr>
    </w:lvl>
    <w:lvl w:ilvl="5" w:tplc="DCE28C7E">
      <w:start w:val="1"/>
      <w:numFmt w:val="bullet"/>
      <w:lvlText w:val=""/>
      <w:lvlJc w:val="left"/>
      <w:pPr>
        <w:ind w:left="3960" w:hanging="360"/>
      </w:pPr>
      <w:rPr>
        <w:rFonts w:ascii="Wingdings" w:hAnsi="Wingdings"/>
      </w:rPr>
    </w:lvl>
    <w:lvl w:ilvl="6" w:tplc="6668070E">
      <w:start w:val="1"/>
      <w:numFmt w:val="bullet"/>
      <w:lvlText w:val=""/>
      <w:lvlJc w:val="left"/>
      <w:pPr>
        <w:ind w:left="4680" w:hanging="360"/>
      </w:pPr>
      <w:rPr>
        <w:rFonts w:ascii="Symbol" w:hAnsi="Symbol"/>
      </w:rPr>
    </w:lvl>
    <w:lvl w:ilvl="7" w:tplc="EDC43BA6">
      <w:start w:val="1"/>
      <w:numFmt w:val="bullet"/>
      <w:lvlText w:val="o"/>
      <w:lvlJc w:val="left"/>
      <w:pPr>
        <w:ind w:left="5400" w:hanging="360"/>
      </w:pPr>
      <w:rPr>
        <w:rFonts w:ascii="Courier New" w:hAnsi="Courier New"/>
      </w:rPr>
    </w:lvl>
    <w:lvl w:ilvl="8" w:tplc="B296A870">
      <w:start w:val="1"/>
      <w:numFmt w:val="bullet"/>
      <w:lvlText w:val=""/>
      <w:lvlJc w:val="left"/>
      <w:pPr>
        <w:ind w:left="6120" w:hanging="360"/>
      </w:pPr>
      <w:rPr>
        <w:rFonts w:ascii="Wingdings" w:hAnsi="Wingdings"/>
      </w:rPr>
    </w:lvl>
  </w:abstractNum>
  <w:num w:numId="1">
    <w:abstractNumId w:val="9"/>
  </w:num>
  <w:num w:numId="2">
    <w:abstractNumId w:val="5"/>
  </w:num>
  <w:num w:numId="3">
    <w:abstractNumId w:val="4"/>
  </w:num>
  <w:num w:numId="4">
    <w:abstractNumId w:val="1"/>
  </w:num>
  <w:num w:numId="5">
    <w:abstractNumId w:val="3"/>
  </w:num>
  <w:num w:numId="6">
    <w:abstractNumId w:val="2"/>
  </w:num>
  <w:num w:numId="7">
    <w:abstractNumId w:val="0"/>
  </w:num>
  <w:num w:numId="8">
    <w:abstractNumId w:val="6"/>
  </w:num>
  <w:num w:numId="9">
    <w:abstractNumId w:val="7"/>
  </w:num>
  <w:num w:numId="1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A2MTe3MDA0NDU3NDdU0lEKTi0uzszPAykwtKgFAOEn+N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wsffpw9drrtanezzvzxsvanerrxr9dsswe0&quot;&gt;My EndNote Library Copy Copy 11_08_17 mit abbreviations-Converted&lt;record-ids&gt;&lt;item&gt;374&lt;/item&gt;&lt;item&gt;379&lt;/item&gt;&lt;item&gt;393&lt;/item&gt;&lt;item&gt;410&lt;/item&gt;&lt;/record-ids&gt;&lt;/item&gt;&lt;/Libraries&gt;"/>
  </w:docVars>
  <w:rsids>
    <w:rsidRoot w:val="00756609"/>
    <w:rsid w:val="00000CA7"/>
    <w:rsid w:val="000021C7"/>
    <w:rsid w:val="0000291C"/>
    <w:rsid w:val="00002E83"/>
    <w:rsid w:val="000068C4"/>
    <w:rsid w:val="0001009A"/>
    <w:rsid w:val="00013603"/>
    <w:rsid w:val="00013A1F"/>
    <w:rsid w:val="00016D1B"/>
    <w:rsid w:val="00023D43"/>
    <w:rsid w:val="00026B55"/>
    <w:rsid w:val="00036BB5"/>
    <w:rsid w:val="00041351"/>
    <w:rsid w:val="0004546F"/>
    <w:rsid w:val="00054351"/>
    <w:rsid w:val="000602E6"/>
    <w:rsid w:val="0006058F"/>
    <w:rsid w:val="000658F7"/>
    <w:rsid w:val="000716D5"/>
    <w:rsid w:val="00071A83"/>
    <w:rsid w:val="000818CF"/>
    <w:rsid w:val="000819A0"/>
    <w:rsid w:val="00083B1F"/>
    <w:rsid w:val="000850A7"/>
    <w:rsid w:val="00096D52"/>
    <w:rsid w:val="000A21DC"/>
    <w:rsid w:val="000A580B"/>
    <w:rsid w:val="000B0927"/>
    <w:rsid w:val="000B2E5A"/>
    <w:rsid w:val="000B4284"/>
    <w:rsid w:val="000C2AAB"/>
    <w:rsid w:val="000C551B"/>
    <w:rsid w:val="000C6CCF"/>
    <w:rsid w:val="000D0931"/>
    <w:rsid w:val="000D4170"/>
    <w:rsid w:val="000D4EB8"/>
    <w:rsid w:val="000D6C64"/>
    <w:rsid w:val="000E2C1F"/>
    <w:rsid w:val="000E428C"/>
    <w:rsid w:val="000E5523"/>
    <w:rsid w:val="000E751D"/>
    <w:rsid w:val="000F0A9D"/>
    <w:rsid w:val="000F15E0"/>
    <w:rsid w:val="000F1613"/>
    <w:rsid w:val="000F7984"/>
    <w:rsid w:val="00102B60"/>
    <w:rsid w:val="00114A97"/>
    <w:rsid w:val="00124583"/>
    <w:rsid w:val="0012515E"/>
    <w:rsid w:val="00126572"/>
    <w:rsid w:val="0013033F"/>
    <w:rsid w:val="00130E16"/>
    <w:rsid w:val="00141268"/>
    <w:rsid w:val="0014396D"/>
    <w:rsid w:val="00143C7B"/>
    <w:rsid w:val="00155128"/>
    <w:rsid w:val="00155703"/>
    <w:rsid w:val="00155A18"/>
    <w:rsid w:val="001567B7"/>
    <w:rsid w:val="00160F64"/>
    <w:rsid w:val="00162976"/>
    <w:rsid w:val="00173434"/>
    <w:rsid w:val="001734F1"/>
    <w:rsid w:val="00173D25"/>
    <w:rsid w:val="001849A4"/>
    <w:rsid w:val="00184A4C"/>
    <w:rsid w:val="001900C6"/>
    <w:rsid w:val="001925F3"/>
    <w:rsid w:val="001A0536"/>
    <w:rsid w:val="001A0F35"/>
    <w:rsid w:val="001A713A"/>
    <w:rsid w:val="001A7A72"/>
    <w:rsid w:val="001B3201"/>
    <w:rsid w:val="001B377B"/>
    <w:rsid w:val="001C6C49"/>
    <w:rsid w:val="001C6D00"/>
    <w:rsid w:val="001D036D"/>
    <w:rsid w:val="001D5284"/>
    <w:rsid w:val="001E0FD5"/>
    <w:rsid w:val="001F220C"/>
    <w:rsid w:val="001F3351"/>
    <w:rsid w:val="001F4821"/>
    <w:rsid w:val="002017E8"/>
    <w:rsid w:val="0020264E"/>
    <w:rsid w:val="00212B6D"/>
    <w:rsid w:val="00214CB9"/>
    <w:rsid w:val="00216F07"/>
    <w:rsid w:val="002212F9"/>
    <w:rsid w:val="00222AF2"/>
    <w:rsid w:val="00224F12"/>
    <w:rsid w:val="00232125"/>
    <w:rsid w:val="00232414"/>
    <w:rsid w:val="00232C13"/>
    <w:rsid w:val="00232F01"/>
    <w:rsid w:val="00234C2F"/>
    <w:rsid w:val="0023562B"/>
    <w:rsid w:val="002363CF"/>
    <w:rsid w:val="002413D9"/>
    <w:rsid w:val="002455CE"/>
    <w:rsid w:val="0025058F"/>
    <w:rsid w:val="00251728"/>
    <w:rsid w:val="00254500"/>
    <w:rsid w:val="00256939"/>
    <w:rsid w:val="00257A01"/>
    <w:rsid w:val="0026143D"/>
    <w:rsid w:val="00263AF3"/>
    <w:rsid w:val="00272049"/>
    <w:rsid w:val="00272C94"/>
    <w:rsid w:val="00274C52"/>
    <w:rsid w:val="00275144"/>
    <w:rsid w:val="0027542D"/>
    <w:rsid w:val="00280BFF"/>
    <w:rsid w:val="00284FD4"/>
    <w:rsid w:val="00294F5A"/>
    <w:rsid w:val="00295E63"/>
    <w:rsid w:val="002A04A1"/>
    <w:rsid w:val="002A2CC8"/>
    <w:rsid w:val="002C0E8E"/>
    <w:rsid w:val="002C33A2"/>
    <w:rsid w:val="002D32D4"/>
    <w:rsid w:val="002D7AF5"/>
    <w:rsid w:val="002E17B7"/>
    <w:rsid w:val="002E214F"/>
    <w:rsid w:val="002E28BD"/>
    <w:rsid w:val="002E6B90"/>
    <w:rsid w:val="002F41C5"/>
    <w:rsid w:val="002F6816"/>
    <w:rsid w:val="00302AD3"/>
    <w:rsid w:val="00303740"/>
    <w:rsid w:val="00305C89"/>
    <w:rsid w:val="003108D0"/>
    <w:rsid w:val="00310F1D"/>
    <w:rsid w:val="003119E3"/>
    <w:rsid w:val="00313EBF"/>
    <w:rsid w:val="003201F1"/>
    <w:rsid w:val="003212D3"/>
    <w:rsid w:val="00324508"/>
    <w:rsid w:val="00327286"/>
    <w:rsid w:val="00330553"/>
    <w:rsid w:val="00337E92"/>
    <w:rsid w:val="003426A7"/>
    <w:rsid w:val="00347B12"/>
    <w:rsid w:val="00352A77"/>
    <w:rsid w:val="00353B32"/>
    <w:rsid w:val="0035618B"/>
    <w:rsid w:val="00356911"/>
    <w:rsid w:val="00365A46"/>
    <w:rsid w:val="00370A6E"/>
    <w:rsid w:val="00371AAE"/>
    <w:rsid w:val="0037271C"/>
    <w:rsid w:val="00380EA5"/>
    <w:rsid w:val="00387AC1"/>
    <w:rsid w:val="003909CD"/>
    <w:rsid w:val="003918C3"/>
    <w:rsid w:val="003923E5"/>
    <w:rsid w:val="00395A38"/>
    <w:rsid w:val="003B7C3E"/>
    <w:rsid w:val="003D16E7"/>
    <w:rsid w:val="003E0246"/>
    <w:rsid w:val="003E214E"/>
    <w:rsid w:val="003E64CD"/>
    <w:rsid w:val="003E765C"/>
    <w:rsid w:val="003F10B6"/>
    <w:rsid w:val="003F38AB"/>
    <w:rsid w:val="003F4F8B"/>
    <w:rsid w:val="00402BC2"/>
    <w:rsid w:val="00403BA2"/>
    <w:rsid w:val="004122D6"/>
    <w:rsid w:val="00427901"/>
    <w:rsid w:val="004352E2"/>
    <w:rsid w:val="00440267"/>
    <w:rsid w:val="00441DCB"/>
    <w:rsid w:val="004431E4"/>
    <w:rsid w:val="0045345C"/>
    <w:rsid w:val="0046468E"/>
    <w:rsid w:val="00470CC1"/>
    <w:rsid w:val="00483885"/>
    <w:rsid w:val="00483CC7"/>
    <w:rsid w:val="00484B49"/>
    <w:rsid w:val="004A58B7"/>
    <w:rsid w:val="004A6E2A"/>
    <w:rsid w:val="004B14F3"/>
    <w:rsid w:val="004B24FC"/>
    <w:rsid w:val="004C0043"/>
    <w:rsid w:val="004C32A0"/>
    <w:rsid w:val="004C47F0"/>
    <w:rsid w:val="004C7378"/>
    <w:rsid w:val="004C7FE5"/>
    <w:rsid w:val="004D4C97"/>
    <w:rsid w:val="004D52EE"/>
    <w:rsid w:val="004D7764"/>
    <w:rsid w:val="004E2542"/>
    <w:rsid w:val="004E2DEA"/>
    <w:rsid w:val="004E37D3"/>
    <w:rsid w:val="004F1E92"/>
    <w:rsid w:val="004F388A"/>
    <w:rsid w:val="004F6323"/>
    <w:rsid w:val="005003B8"/>
    <w:rsid w:val="0050081C"/>
    <w:rsid w:val="0051053F"/>
    <w:rsid w:val="0051183F"/>
    <w:rsid w:val="00517391"/>
    <w:rsid w:val="005231E5"/>
    <w:rsid w:val="005261C7"/>
    <w:rsid w:val="0053218E"/>
    <w:rsid w:val="005329D6"/>
    <w:rsid w:val="00533C06"/>
    <w:rsid w:val="00534907"/>
    <w:rsid w:val="00535D4E"/>
    <w:rsid w:val="005406F6"/>
    <w:rsid w:val="0054216C"/>
    <w:rsid w:val="005422E3"/>
    <w:rsid w:val="00547BC4"/>
    <w:rsid w:val="0055054D"/>
    <w:rsid w:val="00554687"/>
    <w:rsid w:val="00554AFA"/>
    <w:rsid w:val="00561DC9"/>
    <w:rsid w:val="00572B77"/>
    <w:rsid w:val="00577E98"/>
    <w:rsid w:val="00582C4E"/>
    <w:rsid w:val="0058726B"/>
    <w:rsid w:val="00591A9E"/>
    <w:rsid w:val="005925B3"/>
    <w:rsid w:val="005971D4"/>
    <w:rsid w:val="00597DDE"/>
    <w:rsid w:val="005A1205"/>
    <w:rsid w:val="005A2A0C"/>
    <w:rsid w:val="005A42C9"/>
    <w:rsid w:val="005B24E9"/>
    <w:rsid w:val="005B26A3"/>
    <w:rsid w:val="005B3300"/>
    <w:rsid w:val="005B4BAE"/>
    <w:rsid w:val="005B74AD"/>
    <w:rsid w:val="005B74DF"/>
    <w:rsid w:val="005B79AC"/>
    <w:rsid w:val="005C173C"/>
    <w:rsid w:val="005C3C2D"/>
    <w:rsid w:val="005D1AB9"/>
    <w:rsid w:val="005D2A1E"/>
    <w:rsid w:val="005D3EE8"/>
    <w:rsid w:val="005D52FF"/>
    <w:rsid w:val="005D66FD"/>
    <w:rsid w:val="005E32C2"/>
    <w:rsid w:val="005E7C8B"/>
    <w:rsid w:val="005F0157"/>
    <w:rsid w:val="005F2D5F"/>
    <w:rsid w:val="005F4A8B"/>
    <w:rsid w:val="005F7399"/>
    <w:rsid w:val="00600A5A"/>
    <w:rsid w:val="00606A99"/>
    <w:rsid w:val="00606CBD"/>
    <w:rsid w:val="0061003C"/>
    <w:rsid w:val="0061528C"/>
    <w:rsid w:val="006164AD"/>
    <w:rsid w:val="00622966"/>
    <w:rsid w:val="006302A8"/>
    <w:rsid w:val="00633F70"/>
    <w:rsid w:val="00644B4C"/>
    <w:rsid w:val="00646180"/>
    <w:rsid w:val="00651AFA"/>
    <w:rsid w:val="00651E0F"/>
    <w:rsid w:val="0065271C"/>
    <w:rsid w:val="006528BF"/>
    <w:rsid w:val="0065380A"/>
    <w:rsid w:val="00655C48"/>
    <w:rsid w:val="00664EE1"/>
    <w:rsid w:val="006673AB"/>
    <w:rsid w:val="006772B8"/>
    <w:rsid w:val="00684068"/>
    <w:rsid w:val="006859A7"/>
    <w:rsid w:val="00687CB4"/>
    <w:rsid w:val="00692172"/>
    <w:rsid w:val="006924A6"/>
    <w:rsid w:val="00694F35"/>
    <w:rsid w:val="006A79E0"/>
    <w:rsid w:val="006B03B8"/>
    <w:rsid w:val="006B7D3A"/>
    <w:rsid w:val="006C0938"/>
    <w:rsid w:val="006C3D45"/>
    <w:rsid w:val="006D0DD3"/>
    <w:rsid w:val="006D31B8"/>
    <w:rsid w:val="006D3244"/>
    <w:rsid w:val="006D3CD9"/>
    <w:rsid w:val="006D4AC5"/>
    <w:rsid w:val="006D5CF9"/>
    <w:rsid w:val="006D5DED"/>
    <w:rsid w:val="006E4A22"/>
    <w:rsid w:val="006E67A0"/>
    <w:rsid w:val="006F40AE"/>
    <w:rsid w:val="006F428F"/>
    <w:rsid w:val="006F5FAD"/>
    <w:rsid w:val="006F6381"/>
    <w:rsid w:val="00702058"/>
    <w:rsid w:val="00704350"/>
    <w:rsid w:val="007074BC"/>
    <w:rsid w:val="00724BE7"/>
    <w:rsid w:val="00725AAD"/>
    <w:rsid w:val="00731591"/>
    <w:rsid w:val="00732F57"/>
    <w:rsid w:val="00736AC8"/>
    <w:rsid w:val="007401AF"/>
    <w:rsid w:val="0074459E"/>
    <w:rsid w:val="00747B52"/>
    <w:rsid w:val="007514D4"/>
    <w:rsid w:val="00756609"/>
    <w:rsid w:val="00762E7B"/>
    <w:rsid w:val="00764DCC"/>
    <w:rsid w:val="007714C3"/>
    <w:rsid w:val="00771584"/>
    <w:rsid w:val="007736EA"/>
    <w:rsid w:val="0077380B"/>
    <w:rsid w:val="007757A1"/>
    <w:rsid w:val="00777053"/>
    <w:rsid w:val="00782238"/>
    <w:rsid w:val="00783295"/>
    <w:rsid w:val="0078480B"/>
    <w:rsid w:val="00792E6F"/>
    <w:rsid w:val="007960D7"/>
    <w:rsid w:val="007A5248"/>
    <w:rsid w:val="007B060C"/>
    <w:rsid w:val="007B2948"/>
    <w:rsid w:val="007B2C20"/>
    <w:rsid w:val="007B336A"/>
    <w:rsid w:val="007C0709"/>
    <w:rsid w:val="007D39ED"/>
    <w:rsid w:val="007D5265"/>
    <w:rsid w:val="007E58EC"/>
    <w:rsid w:val="007E7049"/>
    <w:rsid w:val="007F0821"/>
    <w:rsid w:val="00807C2C"/>
    <w:rsid w:val="008112DD"/>
    <w:rsid w:val="00814295"/>
    <w:rsid w:val="0081777C"/>
    <w:rsid w:val="00825297"/>
    <w:rsid w:val="008322C3"/>
    <w:rsid w:val="00835DEB"/>
    <w:rsid w:val="008367D8"/>
    <w:rsid w:val="00840D69"/>
    <w:rsid w:val="008433D0"/>
    <w:rsid w:val="00843DCF"/>
    <w:rsid w:val="00852082"/>
    <w:rsid w:val="00854A28"/>
    <w:rsid w:val="00856B69"/>
    <w:rsid w:val="008650D5"/>
    <w:rsid w:val="0086631C"/>
    <w:rsid w:val="0086682D"/>
    <w:rsid w:val="00877397"/>
    <w:rsid w:val="00884840"/>
    <w:rsid w:val="00886BD8"/>
    <w:rsid w:val="008929F4"/>
    <w:rsid w:val="008946BA"/>
    <w:rsid w:val="0089511A"/>
    <w:rsid w:val="008A11BD"/>
    <w:rsid w:val="008C007E"/>
    <w:rsid w:val="008C0BC9"/>
    <w:rsid w:val="008C58E2"/>
    <w:rsid w:val="008C7BB8"/>
    <w:rsid w:val="008D0DB0"/>
    <w:rsid w:val="008D3B23"/>
    <w:rsid w:val="008E305D"/>
    <w:rsid w:val="008E4439"/>
    <w:rsid w:val="008F2C31"/>
    <w:rsid w:val="008F3A70"/>
    <w:rsid w:val="00907052"/>
    <w:rsid w:val="00921244"/>
    <w:rsid w:val="00922108"/>
    <w:rsid w:val="00924687"/>
    <w:rsid w:val="00924ACD"/>
    <w:rsid w:val="00935FF1"/>
    <w:rsid w:val="00945196"/>
    <w:rsid w:val="00952601"/>
    <w:rsid w:val="00960667"/>
    <w:rsid w:val="00963452"/>
    <w:rsid w:val="00964E8F"/>
    <w:rsid w:val="0096687E"/>
    <w:rsid w:val="00973AD2"/>
    <w:rsid w:val="00974148"/>
    <w:rsid w:val="009779FE"/>
    <w:rsid w:val="00980244"/>
    <w:rsid w:val="00986A2B"/>
    <w:rsid w:val="0099336E"/>
    <w:rsid w:val="009A701A"/>
    <w:rsid w:val="009A7867"/>
    <w:rsid w:val="009B0AF4"/>
    <w:rsid w:val="009B1571"/>
    <w:rsid w:val="009B1B15"/>
    <w:rsid w:val="009B2D33"/>
    <w:rsid w:val="009B6068"/>
    <w:rsid w:val="009C00E7"/>
    <w:rsid w:val="009C4F5F"/>
    <w:rsid w:val="009C73CC"/>
    <w:rsid w:val="009D423F"/>
    <w:rsid w:val="009D4A54"/>
    <w:rsid w:val="009F5B41"/>
    <w:rsid w:val="00A00498"/>
    <w:rsid w:val="00A01EFE"/>
    <w:rsid w:val="00A0470F"/>
    <w:rsid w:val="00A13F56"/>
    <w:rsid w:val="00A145F3"/>
    <w:rsid w:val="00A156FE"/>
    <w:rsid w:val="00A227D2"/>
    <w:rsid w:val="00A229B6"/>
    <w:rsid w:val="00A263E7"/>
    <w:rsid w:val="00A3178C"/>
    <w:rsid w:val="00A317FE"/>
    <w:rsid w:val="00A369CF"/>
    <w:rsid w:val="00A41347"/>
    <w:rsid w:val="00A51FE1"/>
    <w:rsid w:val="00A546B6"/>
    <w:rsid w:val="00A55721"/>
    <w:rsid w:val="00A61D42"/>
    <w:rsid w:val="00A639D1"/>
    <w:rsid w:val="00A70176"/>
    <w:rsid w:val="00A756F9"/>
    <w:rsid w:val="00A75C20"/>
    <w:rsid w:val="00A75CB7"/>
    <w:rsid w:val="00A808EF"/>
    <w:rsid w:val="00A8323C"/>
    <w:rsid w:val="00A919D8"/>
    <w:rsid w:val="00A92FCE"/>
    <w:rsid w:val="00A94746"/>
    <w:rsid w:val="00A95804"/>
    <w:rsid w:val="00A95E31"/>
    <w:rsid w:val="00A96122"/>
    <w:rsid w:val="00AA1239"/>
    <w:rsid w:val="00AA3723"/>
    <w:rsid w:val="00AA3FA0"/>
    <w:rsid w:val="00AB1CE0"/>
    <w:rsid w:val="00AB4728"/>
    <w:rsid w:val="00AB4B1C"/>
    <w:rsid w:val="00AB6337"/>
    <w:rsid w:val="00AC3B6A"/>
    <w:rsid w:val="00AD7ED6"/>
    <w:rsid w:val="00AE4AA4"/>
    <w:rsid w:val="00B05665"/>
    <w:rsid w:val="00B1723A"/>
    <w:rsid w:val="00B22211"/>
    <w:rsid w:val="00B248E2"/>
    <w:rsid w:val="00B25A3C"/>
    <w:rsid w:val="00B25A83"/>
    <w:rsid w:val="00B30D51"/>
    <w:rsid w:val="00B30FB9"/>
    <w:rsid w:val="00B375B2"/>
    <w:rsid w:val="00B41F31"/>
    <w:rsid w:val="00B43CF1"/>
    <w:rsid w:val="00B44F6F"/>
    <w:rsid w:val="00B475E7"/>
    <w:rsid w:val="00B47AD1"/>
    <w:rsid w:val="00B50B3D"/>
    <w:rsid w:val="00B67BB0"/>
    <w:rsid w:val="00B81D9A"/>
    <w:rsid w:val="00B946BA"/>
    <w:rsid w:val="00B94E4B"/>
    <w:rsid w:val="00B95F26"/>
    <w:rsid w:val="00BA1B1F"/>
    <w:rsid w:val="00BA335F"/>
    <w:rsid w:val="00BA533E"/>
    <w:rsid w:val="00BB3152"/>
    <w:rsid w:val="00BB4193"/>
    <w:rsid w:val="00BC092D"/>
    <w:rsid w:val="00BC10AD"/>
    <w:rsid w:val="00BC448D"/>
    <w:rsid w:val="00BC5060"/>
    <w:rsid w:val="00BC6EFE"/>
    <w:rsid w:val="00BC702D"/>
    <w:rsid w:val="00BC7CA4"/>
    <w:rsid w:val="00BD64F4"/>
    <w:rsid w:val="00BD775F"/>
    <w:rsid w:val="00BE0C23"/>
    <w:rsid w:val="00BE5B86"/>
    <w:rsid w:val="00BE6793"/>
    <w:rsid w:val="00BF2A43"/>
    <w:rsid w:val="00C01073"/>
    <w:rsid w:val="00C010FB"/>
    <w:rsid w:val="00C014CC"/>
    <w:rsid w:val="00C01627"/>
    <w:rsid w:val="00C03C78"/>
    <w:rsid w:val="00C101E2"/>
    <w:rsid w:val="00C20A71"/>
    <w:rsid w:val="00C21803"/>
    <w:rsid w:val="00C313BF"/>
    <w:rsid w:val="00C3429B"/>
    <w:rsid w:val="00C3470A"/>
    <w:rsid w:val="00C412DB"/>
    <w:rsid w:val="00C447F5"/>
    <w:rsid w:val="00C45F48"/>
    <w:rsid w:val="00C46725"/>
    <w:rsid w:val="00C47454"/>
    <w:rsid w:val="00C53430"/>
    <w:rsid w:val="00C5642F"/>
    <w:rsid w:val="00C56893"/>
    <w:rsid w:val="00C572B6"/>
    <w:rsid w:val="00C7642C"/>
    <w:rsid w:val="00C8095B"/>
    <w:rsid w:val="00C9762C"/>
    <w:rsid w:val="00CA1D99"/>
    <w:rsid w:val="00CB02C8"/>
    <w:rsid w:val="00CB065F"/>
    <w:rsid w:val="00CB3ACA"/>
    <w:rsid w:val="00CB4348"/>
    <w:rsid w:val="00CB47CD"/>
    <w:rsid w:val="00CB68C9"/>
    <w:rsid w:val="00CC062D"/>
    <w:rsid w:val="00CC22BF"/>
    <w:rsid w:val="00CC3249"/>
    <w:rsid w:val="00CC32EB"/>
    <w:rsid w:val="00CC383E"/>
    <w:rsid w:val="00CC4ED4"/>
    <w:rsid w:val="00CD3500"/>
    <w:rsid w:val="00CE0BE7"/>
    <w:rsid w:val="00CE1B67"/>
    <w:rsid w:val="00CE4BA7"/>
    <w:rsid w:val="00CE63C3"/>
    <w:rsid w:val="00CF4036"/>
    <w:rsid w:val="00CF503C"/>
    <w:rsid w:val="00CF7312"/>
    <w:rsid w:val="00D0175D"/>
    <w:rsid w:val="00D06FE3"/>
    <w:rsid w:val="00D11EEB"/>
    <w:rsid w:val="00D12673"/>
    <w:rsid w:val="00D15EF9"/>
    <w:rsid w:val="00D16D1C"/>
    <w:rsid w:val="00D2416D"/>
    <w:rsid w:val="00D27399"/>
    <w:rsid w:val="00D32A59"/>
    <w:rsid w:val="00D46AE4"/>
    <w:rsid w:val="00D514D5"/>
    <w:rsid w:val="00D5789E"/>
    <w:rsid w:val="00D57BCF"/>
    <w:rsid w:val="00D64382"/>
    <w:rsid w:val="00D64F21"/>
    <w:rsid w:val="00D659DC"/>
    <w:rsid w:val="00D71BA7"/>
    <w:rsid w:val="00D80D7A"/>
    <w:rsid w:val="00D81C6F"/>
    <w:rsid w:val="00D84E02"/>
    <w:rsid w:val="00D86D49"/>
    <w:rsid w:val="00D93F59"/>
    <w:rsid w:val="00D9461F"/>
    <w:rsid w:val="00DA3ABC"/>
    <w:rsid w:val="00DA3CB6"/>
    <w:rsid w:val="00DA3D26"/>
    <w:rsid w:val="00DB2BA7"/>
    <w:rsid w:val="00DB44C1"/>
    <w:rsid w:val="00DB6C2E"/>
    <w:rsid w:val="00DB6E08"/>
    <w:rsid w:val="00DC7002"/>
    <w:rsid w:val="00DD4618"/>
    <w:rsid w:val="00DD528C"/>
    <w:rsid w:val="00DD53BC"/>
    <w:rsid w:val="00DE7A3E"/>
    <w:rsid w:val="00DF024B"/>
    <w:rsid w:val="00DF0D9C"/>
    <w:rsid w:val="00DF1376"/>
    <w:rsid w:val="00DF5C52"/>
    <w:rsid w:val="00E001E3"/>
    <w:rsid w:val="00E11134"/>
    <w:rsid w:val="00E11A4E"/>
    <w:rsid w:val="00E13718"/>
    <w:rsid w:val="00E36298"/>
    <w:rsid w:val="00E43E9F"/>
    <w:rsid w:val="00E45E9C"/>
    <w:rsid w:val="00E463BD"/>
    <w:rsid w:val="00E516E1"/>
    <w:rsid w:val="00E56589"/>
    <w:rsid w:val="00E56D49"/>
    <w:rsid w:val="00E56EE7"/>
    <w:rsid w:val="00E56F1A"/>
    <w:rsid w:val="00E60D04"/>
    <w:rsid w:val="00E64A07"/>
    <w:rsid w:val="00E67078"/>
    <w:rsid w:val="00E71A49"/>
    <w:rsid w:val="00E72264"/>
    <w:rsid w:val="00E75F3F"/>
    <w:rsid w:val="00E85A01"/>
    <w:rsid w:val="00E90BF0"/>
    <w:rsid w:val="00E916CE"/>
    <w:rsid w:val="00E976EE"/>
    <w:rsid w:val="00EB11F8"/>
    <w:rsid w:val="00EB391C"/>
    <w:rsid w:val="00EB7D73"/>
    <w:rsid w:val="00EC2363"/>
    <w:rsid w:val="00EC6383"/>
    <w:rsid w:val="00ED72B5"/>
    <w:rsid w:val="00ED74A7"/>
    <w:rsid w:val="00EE79D5"/>
    <w:rsid w:val="00F00018"/>
    <w:rsid w:val="00F00500"/>
    <w:rsid w:val="00F04238"/>
    <w:rsid w:val="00F059C6"/>
    <w:rsid w:val="00F07ADA"/>
    <w:rsid w:val="00F15B45"/>
    <w:rsid w:val="00F162CE"/>
    <w:rsid w:val="00F179AA"/>
    <w:rsid w:val="00F22C88"/>
    <w:rsid w:val="00F2507E"/>
    <w:rsid w:val="00F32206"/>
    <w:rsid w:val="00F346B6"/>
    <w:rsid w:val="00F362B0"/>
    <w:rsid w:val="00F43CC8"/>
    <w:rsid w:val="00F43FAC"/>
    <w:rsid w:val="00F44C0E"/>
    <w:rsid w:val="00F45151"/>
    <w:rsid w:val="00F46E54"/>
    <w:rsid w:val="00F47D9E"/>
    <w:rsid w:val="00F51BEB"/>
    <w:rsid w:val="00F57E4B"/>
    <w:rsid w:val="00F60EFB"/>
    <w:rsid w:val="00F63F71"/>
    <w:rsid w:val="00F70F6F"/>
    <w:rsid w:val="00F7254D"/>
    <w:rsid w:val="00F754D0"/>
    <w:rsid w:val="00F76EBE"/>
    <w:rsid w:val="00F9058C"/>
    <w:rsid w:val="00F90E7F"/>
    <w:rsid w:val="00F9757E"/>
    <w:rsid w:val="00FA25A5"/>
    <w:rsid w:val="00FA2BC2"/>
    <w:rsid w:val="00FB798E"/>
    <w:rsid w:val="00FC1AA6"/>
    <w:rsid w:val="00FD5F78"/>
    <w:rsid w:val="00FD723E"/>
    <w:rsid w:val="00FE05FA"/>
    <w:rsid w:val="00FF0313"/>
    <w:rsid w:val="00FF0C44"/>
    <w:rsid w:val="00FF12D5"/>
    <w:rsid w:val="00FF2096"/>
    <w:rsid w:val="00FF507E"/>
    <w:rsid w:val="00FF77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3BA5B86E"/>
  <w15:docId w15:val="{8E4AB23B-C370-4B05-A3AE-DC3C164239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7017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4134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4134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41347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4">
    <w:name w:val="heading 4"/>
    <w:basedOn w:val="Normal"/>
    <w:link w:val="Heading4Char"/>
    <w:uiPriority w:val="9"/>
    <w:qFormat/>
    <w:rsid w:val="00B475E7"/>
    <w:pPr>
      <w:spacing w:before="100" w:beforeAutospacing="1" w:after="100" w:afterAutospacing="1"/>
      <w:outlineLvl w:val="3"/>
    </w:pPr>
    <w:rPr>
      <w:b/>
      <w:bCs/>
      <w:lang w:eastAsia="de-C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134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41347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41347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B475E7"/>
    <w:rPr>
      <w:rFonts w:ascii="Times New Roman" w:eastAsia="Times New Roman" w:hAnsi="Times New Roman" w:cs="Times New Roman"/>
      <w:b/>
      <w:bCs/>
      <w:sz w:val="24"/>
      <w:szCs w:val="24"/>
      <w:lang w:eastAsia="de-CH"/>
    </w:rPr>
  </w:style>
  <w:style w:type="paragraph" w:styleId="ListParagraph">
    <w:name w:val="List Paragraph"/>
    <w:basedOn w:val="Normal"/>
    <w:uiPriority w:val="34"/>
    <w:qFormat/>
    <w:rsid w:val="00756609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B475E7"/>
    <w:pPr>
      <w:spacing w:before="100" w:beforeAutospacing="1" w:after="100" w:afterAutospacing="1"/>
    </w:pPr>
    <w:rPr>
      <w:lang w:eastAsia="de-CH"/>
    </w:rPr>
  </w:style>
  <w:style w:type="character" w:customStyle="1" w:styleId="f-s-7-1">
    <w:name w:val="f-s-7-1"/>
    <w:basedOn w:val="DefaultParagraphFont"/>
    <w:rsid w:val="00A41347"/>
  </w:style>
  <w:style w:type="paragraph" w:customStyle="1" w:styleId="text-grey">
    <w:name w:val="text-grey"/>
    <w:basedOn w:val="Normal"/>
    <w:rsid w:val="00A41347"/>
    <w:pPr>
      <w:spacing w:before="100" w:beforeAutospacing="1" w:after="100" w:afterAutospacing="1"/>
    </w:pPr>
    <w:rPr>
      <w:lang w:eastAsia="de-CH"/>
    </w:rPr>
  </w:style>
  <w:style w:type="character" w:customStyle="1" w:styleId="record-label">
    <w:name w:val="record-label"/>
    <w:basedOn w:val="DefaultParagraphFont"/>
    <w:rsid w:val="00A41347"/>
  </w:style>
  <w:style w:type="character" w:customStyle="1" w:styleId="linked-author">
    <w:name w:val="linked-author"/>
    <w:basedOn w:val="DefaultParagraphFont"/>
    <w:rsid w:val="00A41347"/>
  </w:style>
  <w:style w:type="character" w:styleId="Hyperlink">
    <w:name w:val="Hyperlink"/>
    <w:basedOn w:val="DefaultParagraphFont"/>
    <w:uiPriority w:val="99"/>
    <w:unhideWhenUsed/>
    <w:rsid w:val="00A41347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A41347"/>
    <w:rPr>
      <w:i/>
      <w:iCs/>
    </w:rPr>
  </w:style>
  <w:style w:type="character" w:customStyle="1" w:styleId="autoren">
    <w:name w:val="autoren"/>
    <w:basedOn w:val="DefaultParagraphFont"/>
    <w:rsid w:val="00A41347"/>
  </w:style>
  <w:style w:type="character" w:customStyle="1" w:styleId="kbadge">
    <w:name w:val="kbadge"/>
    <w:basedOn w:val="DefaultParagraphFont"/>
    <w:rsid w:val="00A41347"/>
  </w:style>
  <w:style w:type="paragraph" w:customStyle="1" w:styleId="EndNoteBibliographyTitle">
    <w:name w:val="EndNote Bibliography Title"/>
    <w:basedOn w:val="Normal"/>
    <w:link w:val="EndNoteBibliographyTitleChar"/>
    <w:rsid w:val="00D46AE4"/>
    <w:pPr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46AE4"/>
    <w:rPr>
      <w:rFonts w:ascii="Calibri" w:eastAsia="Times New Roman" w:hAnsi="Calibri" w:cs="Calibri"/>
      <w:noProof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46AE4"/>
    <w:rPr>
      <w:rFonts w:ascii="Calibri" w:hAnsi="Calibri" w:cs="Calibri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46AE4"/>
    <w:rPr>
      <w:rFonts w:ascii="Calibri" w:eastAsia="Times New Roman" w:hAnsi="Calibri" w:cs="Calibri"/>
      <w:noProof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95E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5E6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5E6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5E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5E6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5E6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5E63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E43E9F"/>
    <w:pPr>
      <w:spacing w:after="0" w:line="240" w:lineRule="auto"/>
    </w:pPr>
  </w:style>
  <w:style w:type="paragraph" w:customStyle="1" w:styleId="Default">
    <w:name w:val="Default"/>
    <w:rsid w:val="00C7642C"/>
    <w:pPr>
      <w:autoSpaceDE w:val="0"/>
      <w:autoSpaceDN w:val="0"/>
      <w:adjustRightInd w:val="0"/>
      <w:spacing w:after="0" w:line="240" w:lineRule="auto"/>
    </w:pPr>
    <w:rPr>
      <w:rFonts w:ascii="Code" w:eastAsia="Calibri" w:hAnsi="Code" w:cs="Code"/>
      <w:color w:val="000000"/>
      <w:sz w:val="24"/>
      <w:szCs w:val="24"/>
    </w:rPr>
  </w:style>
  <w:style w:type="character" w:customStyle="1" w:styleId="xbe">
    <w:name w:val="_xbe"/>
    <w:basedOn w:val="DefaultParagraphFont"/>
    <w:rsid w:val="00C7642C"/>
  </w:style>
  <w:style w:type="character" w:customStyle="1" w:styleId="lrzxr">
    <w:name w:val="lrzxr"/>
    <w:basedOn w:val="DefaultParagraphFont"/>
    <w:rsid w:val="00DF5C52"/>
  </w:style>
  <w:style w:type="paragraph" w:styleId="Header">
    <w:name w:val="header"/>
    <w:basedOn w:val="Normal"/>
    <w:link w:val="HeaderChar"/>
    <w:uiPriority w:val="99"/>
    <w:unhideWhenUsed/>
    <w:rsid w:val="00232414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32414"/>
  </w:style>
  <w:style w:type="paragraph" w:styleId="Footer">
    <w:name w:val="footer"/>
    <w:basedOn w:val="Normal"/>
    <w:link w:val="FooterChar"/>
    <w:uiPriority w:val="99"/>
    <w:unhideWhenUsed/>
    <w:rsid w:val="00232414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32414"/>
  </w:style>
  <w:style w:type="character" w:styleId="LineNumber">
    <w:name w:val="line number"/>
    <w:basedOn w:val="DefaultParagraphFont"/>
    <w:uiPriority w:val="99"/>
    <w:semiHidden/>
    <w:unhideWhenUsed/>
    <w:rsid w:val="00A227D2"/>
  </w:style>
  <w:style w:type="table" w:styleId="TableGrid">
    <w:name w:val="Table Grid"/>
    <w:basedOn w:val="TableNormal"/>
    <w:uiPriority w:val="39"/>
    <w:rsid w:val="00547BC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5F4A8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71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9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5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8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42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94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216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3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237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846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433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2968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0351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573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77582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027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5848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00127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57767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64517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5209224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19878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37755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35842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3954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51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7978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58733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88154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58280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9716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2649178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18332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47811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809127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286037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1781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92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48233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7252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52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72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09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151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05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1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6534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7689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1710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78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2194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35037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6112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78765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31059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240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368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2457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78289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14013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884716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257045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126002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79229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444299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6432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33360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9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5120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06465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866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72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988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4799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3491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164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161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91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57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35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0820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18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5475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81379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48344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353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350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26091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0359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29989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234003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743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17351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504734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687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909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aroline.schuppli@aim.uzh.ch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haun@eva.mpg.de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tatangmitra52@gmail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anaisvancauwenberghe@gmail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C4C84B-98FE-4BD0-9269-08731A3254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3404</Words>
  <Characters>21450</Characters>
  <Application>Microsoft Office Word</Application>
  <DocSecurity>0</DocSecurity>
  <Lines>178</Lines>
  <Paragraphs>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48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o</dc:creator>
  <cp:keywords/>
  <dc:description/>
  <cp:lastModifiedBy>Caroline Schuppli</cp:lastModifiedBy>
  <cp:revision>5</cp:revision>
  <cp:lastPrinted>2020-03-26T15:14:00Z</cp:lastPrinted>
  <dcterms:created xsi:type="dcterms:W3CDTF">2021-05-27T18:42:00Z</dcterms:created>
  <dcterms:modified xsi:type="dcterms:W3CDTF">2021-05-27T19:00:00Z</dcterms:modified>
</cp:coreProperties>
</file>